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46250120" w:rsidR="004F3183" w:rsidRDefault="001E128D" w:rsidP="004F3183">
      <w:pPr>
        <w:spacing w:after="200" w:line="276" w:lineRule="auto"/>
        <w:jc w:val="center"/>
      </w:pPr>
      <w:r>
        <w:t>October</w:t>
      </w:r>
      <w:r w:rsidR="00004B7B">
        <w:t xml:space="preserve"> </w:t>
      </w:r>
      <w:r w:rsidR="00371D21">
        <w:t>31</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3ED88AC0" w14:textId="77777777" w:rsidR="00E57192"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5674289" w:history="1">
            <w:r w:rsidR="00E57192" w:rsidRPr="00355E04">
              <w:rPr>
                <w:rStyle w:val="Hyperlink"/>
                <w:noProof/>
              </w:rPr>
              <w:t>Table of Figures</w:t>
            </w:r>
            <w:r w:rsidR="00E57192">
              <w:rPr>
                <w:noProof/>
                <w:webHidden/>
              </w:rPr>
              <w:tab/>
            </w:r>
            <w:r w:rsidR="00E57192">
              <w:rPr>
                <w:noProof/>
                <w:webHidden/>
              </w:rPr>
              <w:fldChar w:fldCharType="begin"/>
            </w:r>
            <w:r w:rsidR="00E57192">
              <w:rPr>
                <w:noProof/>
                <w:webHidden/>
              </w:rPr>
              <w:instrText xml:space="preserve"> PAGEREF _Toc465674289 \h </w:instrText>
            </w:r>
            <w:r w:rsidR="00E57192">
              <w:rPr>
                <w:noProof/>
                <w:webHidden/>
              </w:rPr>
            </w:r>
            <w:r w:rsidR="00E57192">
              <w:rPr>
                <w:noProof/>
                <w:webHidden/>
              </w:rPr>
              <w:fldChar w:fldCharType="separate"/>
            </w:r>
            <w:r w:rsidR="00023173">
              <w:rPr>
                <w:noProof/>
                <w:webHidden/>
              </w:rPr>
              <w:t>3</w:t>
            </w:r>
            <w:r w:rsidR="00E57192">
              <w:rPr>
                <w:noProof/>
                <w:webHidden/>
              </w:rPr>
              <w:fldChar w:fldCharType="end"/>
            </w:r>
          </w:hyperlink>
        </w:p>
        <w:p w14:paraId="144FBEBF" w14:textId="77777777" w:rsidR="00E57192" w:rsidRDefault="00914860">
          <w:pPr>
            <w:pStyle w:val="TOC1"/>
            <w:tabs>
              <w:tab w:val="right" w:leader="dot" w:pos="10070"/>
            </w:tabs>
            <w:rPr>
              <w:rFonts w:asciiTheme="minorHAnsi" w:hAnsiTheme="minorHAnsi"/>
              <w:noProof/>
              <w:sz w:val="22"/>
            </w:rPr>
          </w:pPr>
          <w:hyperlink w:anchor="_Toc465674290" w:history="1">
            <w:r w:rsidR="00E57192" w:rsidRPr="00355E04">
              <w:rPr>
                <w:rStyle w:val="Hyperlink"/>
                <w:noProof/>
              </w:rPr>
              <w:t>Table of Tables</w:t>
            </w:r>
            <w:r w:rsidR="00E57192">
              <w:rPr>
                <w:noProof/>
                <w:webHidden/>
              </w:rPr>
              <w:tab/>
            </w:r>
            <w:r w:rsidR="00E57192">
              <w:rPr>
                <w:noProof/>
                <w:webHidden/>
              </w:rPr>
              <w:fldChar w:fldCharType="begin"/>
            </w:r>
            <w:r w:rsidR="00E57192">
              <w:rPr>
                <w:noProof/>
                <w:webHidden/>
              </w:rPr>
              <w:instrText xml:space="preserve"> PAGEREF _Toc465674290 \h </w:instrText>
            </w:r>
            <w:r w:rsidR="00E57192">
              <w:rPr>
                <w:noProof/>
                <w:webHidden/>
              </w:rPr>
            </w:r>
            <w:r w:rsidR="00E57192">
              <w:rPr>
                <w:noProof/>
                <w:webHidden/>
              </w:rPr>
              <w:fldChar w:fldCharType="separate"/>
            </w:r>
            <w:r w:rsidR="00023173">
              <w:rPr>
                <w:noProof/>
                <w:webHidden/>
              </w:rPr>
              <w:t>4</w:t>
            </w:r>
            <w:r w:rsidR="00E57192">
              <w:rPr>
                <w:noProof/>
                <w:webHidden/>
              </w:rPr>
              <w:fldChar w:fldCharType="end"/>
            </w:r>
          </w:hyperlink>
        </w:p>
        <w:p w14:paraId="52555471" w14:textId="77777777" w:rsidR="00E57192" w:rsidRDefault="00914860">
          <w:pPr>
            <w:pStyle w:val="TOC1"/>
            <w:tabs>
              <w:tab w:val="right" w:leader="dot" w:pos="10070"/>
            </w:tabs>
            <w:rPr>
              <w:rFonts w:asciiTheme="minorHAnsi" w:hAnsiTheme="minorHAnsi"/>
              <w:noProof/>
              <w:sz w:val="22"/>
            </w:rPr>
          </w:pPr>
          <w:hyperlink w:anchor="_Toc465674291" w:history="1">
            <w:r w:rsidR="00E57192" w:rsidRPr="00355E04">
              <w:rPr>
                <w:rStyle w:val="Hyperlink"/>
                <w:noProof/>
              </w:rPr>
              <w:t>1. Getting Started with CTAGGER Tools</w:t>
            </w:r>
            <w:r w:rsidR="00E57192">
              <w:rPr>
                <w:noProof/>
                <w:webHidden/>
              </w:rPr>
              <w:tab/>
            </w:r>
            <w:r w:rsidR="00E57192">
              <w:rPr>
                <w:noProof/>
                <w:webHidden/>
              </w:rPr>
              <w:fldChar w:fldCharType="begin"/>
            </w:r>
            <w:r w:rsidR="00E57192">
              <w:rPr>
                <w:noProof/>
                <w:webHidden/>
              </w:rPr>
              <w:instrText xml:space="preserve"> PAGEREF _Toc465674291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2E954F97" w14:textId="77777777" w:rsidR="00E57192" w:rsidRDefault="00914860">
          <w:pPr>
            <w:pStyle w:val="TOC2"/>
            <w:tabs>
              <w:tab w:val="right" w:leader="dot" w:pos="10070"/>
            </w:tabs>
            <w:rPr>
              <w:rFonts w:asciiTheme="minorHAnsi" w:hAnsiTheme="minorHAnsi"/>
              <w:noProof/>
              <w:sz w:val="22"/>
            </w:rPr>
          </w:pPr>
          <w:hyperlink w:anchor="_Toc465674292" w:history="1">
            <w:r w:rsidR="00E57192" w:rsidRPr="00355E04">
              <w:rPr>
                <w:rStyle w:val="Hyperlink"/>
                <w:noProof/>
              </w:rPr>
              <w:t>1.1 Overview</w:t>
            </w:r>
            <w:r w:rsidR="00E57192">
              <w:rPr>
                <w:noProof/>
                <w:webHidden/>
              </w:rPr>
              <w:tab/>
            </w:r>
            <w:r w:rsidR="00E57192">
              <w:rPr>
                <w:noProof/>
                <w:webHidden/>
              </w:rPr>
              <w:fldChar w:fldCharType="begin"/>
            </w:r>
            <w:r w:rsidR="00E57192">
              <w:rPr>
                <w:noProof/>
                <w:webHidden/>
              </w:rPr>
              <w:instrText xml:space="preserve"> PAGEREF _Toc465674292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311B13D8" w14:textId="77777777" w:rsidR="00E57192" w:rsidRDefault="00914860">
          <w:pPr>
            <w:pStyle w:val="TOC2"/>
            <w:tabs>
              <w:tab w:val="right" w:leader="dot" w:pos="10070"/>
            </w:tabs>
            <w:rPr>
              <w:rFonts w:asciiTheme="minorHAnsi" w:hAnsiTheme="minorHAnsi"/>
              <w:noProof/>
              <w:sz w:val="22"/>
            </w:rPr>
          </w:pPr>
          <w:hyperlink w:anchor="_Toc465674293" w:history="1">
            <w:r w:rsidR="00E57192" w:rsidRPr="00355E04">
              <w:rPr>
                <w:rStyle w:val="Hyperlink"/>
                <w:noProof/>
              </w:rPr>
              <w:t>1.2 Requirements</w:t>
            </w:r>
            <w:r w:rsidR="00E57192">
              <w:rPr>
                <w:noProof/>
                <w:webHidden/>
              </w:rPr>
              <w:tab/>
            </w:r>
            <w:r w:rsidR="00E57192">
              <w:rPr>
                <w:noProof/>
                <w:webHidden/>
              </w:rPr>
              <w:fldChar w:fldCharType="begin"/>
            </w:r>
            <w:r w:rsidR="00E57192">
              <w:rPr>
                <w:noProof/>
                <w:webHidden/>
              </w:rPr>
              <w:instrText xml:space="preserve"> PAGEREF _Toc465674293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76D523F3" w14:textId="77777777" w:rsidR="00E57192" w:rsidRDefault="00914860">
          <w:pPr>
            <w:pStyle w:val="TOC2"/>
            <w:tabs>
              <w:tab w:val="right" w:leader="dot" w:pos="10070"/>
            </w:tabs>
            <w:rPr>
              <w:rFonts w:asciiTheme="minorHAnsi" w:hAnsiTheme="minorHAnsi"/>
              <w:noProof/>
              <w:sz w:val="22"/>
            </w:rPr>
          </w:pPr>
          <w:hyperlink w:anchor="_Toc465674294" w:history="1">
            <w:r w:rsidR="00E57192" w:rsidRPr="00355E04">
              <w:rPr>
                <w:rStyle w:val="Hyperlink"/>
                <w:noProof/>
              </w:rPr>
              <w:t>1.3 Installation</w:t>
            </w:r>
            <w:r w:rsidR="00E57192">
              <w:rPr>
                <w:noProof/>
                <w:webHidden/>
              </w:rPr>
              <w:tab/>
            </w:r>
            <w:r w:rsidR="00E57192">
              <w:rPr>
                <w:noProof/>
                <w:webHidden/>
              </w:rPr>
              <w:fldChar w:fldCharType="begin"/>
            </w:r>
            <w:r w:rsidR="00E57192">
              <w:rPr>
                <w:noProof/>
                <w:webHidden/>
              </w:rPr>
              <w:instrText xml:space="preserve"> PAGEREF _Toc465674294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69D1235A" w14:textId="77777777" w:rsidR="00E57192" w:rsidRDefault="00914860">
          <w:pPr>
            <w:pStyle w:val="TOC3"/>
            <w:tabs>
              <w:tab w:val="right" w:leader="dot" w:pos="10070"/>
            </w:tabs>
            <w:rPr>
              <w:rFonts w:asciiTheme="minorHAnsi" w:hAnsiTheme="minorHAnsi"/>
              <w:noProof/>
              <w:sz w:val="22"/>
            </w:rPr>
          </w:pPr>
          <w:hyperlink w:anchor="_Toc465674295" w:history="1">
            <w:r w:rsidR="00E57192" w:rsidRPr="00355E04">
              <w:rPr>
                <w:rStyle w:val="Hyperlink"/>
                <w:noProof/>
              </w:rPr>
              <w:t>1.3.1 Running with data files that only are .mat files</w:t>
            </w:r>
            <w:r w:rsidR="00E57192">
              <w:rPr>
                <w:noProof/>
                <w:webHidden/>
              </w:rPr>
              <w:tab/>
            </w:r>
            <w:r w:rsidR="00E57192">
              <w:rPr>
                <w:noProof/>
                <w:webHidden/>
              </w:rPr>
              <w:fldChar w:fldCharType="begin"/>
            </w:r>
            <w:r w:rsidR="00E57192">
              <w:rPr>
                <w:noProof/>
                <w:webHidden/>
              </w:rPr>
              <w:instrText xml:space="preserve"> PAGEREF _Toc465674295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17461A20" w14:textId="77777777" w:rsidR="00E57192" w:rsidRDefault="00914860">
          <w:pPr>
            <w:pStyle w:val="TOC3"/>
            <w:tabs>
              <w:tab w:val="right" w:leader="dot" w:pos="10070"/>
            </w:tabs>
            <w:rPr>
              <w:rFonts w:asciiTheme="minorHAnsi" w:hAnsiTheme="minorHAnsi"/>
              <w:noProof/>
              <w:sz w:val="22"/>
            </w:rPr>
          </w:pPr>
          <w:hyperlink w:anchor="_Toc465674296" w:history="1">
            <w:r w:rsidR="00E57192" w:rsidRPr="00355E04">
              <w:rPr>
                <w:rStyle w:val="Hyperlink"/>
                <w:noProof/>
              </w:rPr>
              <w:t>1.3.2 Running with .set data file types</w:t>
            </w:r>
            <w:r w:rsidR="00E57192">
              <w:rPr>
                <w:noProof/>
                <w:webHidden/>
              </w:rPr>
              <w:tab/>
            </w:r>
            <w:r w:rsidR="00E57192">
              <w:rPr>
                <w:noProof/>
                <w:webHidden/>
              </w:rPr>
              <w:fldChar w:fldCharType="begin"/>
            </w:r>
            <w:r w:rsidR="00E57192">
              <w:rPr>
                <w:noProof/>
                <w:webHidden/>
              </w:rPr>
              <w:instrText xml:space="preserve"> PAGEREF _Toc465674296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7764FCB6" w14:textId="77777777" w:rsidR="00E57192" w:rsidRDefault="00914860">
          <w:pPr>
            <w:pStyle w:val="TOC3"/>
            <w:tabs>
              <w:tab w:val="right" w:leader="dot" w:pos="10070"/>
            </w:tabs>
            <w:rPr>
              <w:rFonts w:asciiTheme="minorHAnsi" w:hAnsiTheme="minorHAnsi"/>
              <w:noProof/>
              <w:sz w:val="22"/>
            </w:rPr>
          </w:pPr>
          <w:hyperlink w:anchor="_Toc465674297" w:history="1">
            <w:r w:rsidR="00E57192" w:rsidRPr="00355E04">
              <w:rPr>
                <w:rStyle w:val="Hyperlink"/>
                <w:noProof/>
              </w:rPr>
              <w:t>1.3.3 Running as a plugin to EEGLAB</w:t>
            </w:r>
            <w:r w:rsidR="00E57192">
              <w:rPr>
                <w:noProof/>
                <w:webHidden/>
              </w:rPr>
              <w:tab/>
            </w:r>
            <w:r w:rsidR="00E57192">
              <w:rPr>
                <w:noProof/>
                <w:webHidden/>
              </w:rPr>
              <w:fldChar w:fldCharType="begin"/>
            </w:r>
            <w:r w:rsidR="00E57192">
              <w:rPr>
                <w:noProof/>
                <w:webHidden/>
              </w:rPr>
              <w:instrText xml:space="preserve"> PAGEREF _Toc465674297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783FD012" w14:textId="77777777" w:rsidR="00E57192" w:rsidRDefault="00914860">
          <w:pPr>
            <w:pStyle w:val="TOC2"/>
            <w:tabs>
              <w:tab w:val="right" w:leader="dot" w:pos="10070"/>
            </w:tabs>
            <w:rPr>
              <w:rFonts w:asciiTheme="minorHAnsi" w:hAnsiTheme="minorHAnsi"/>
              <w:noProof/>
              <w:sz w:val="22"/>
            </w:rPr>
          </w:pPr>
          <w:hyperlink w:anchor="_Toc465674298" w:history="1">
            <w:r w:rsidR="00E57192" w:rsidRPr="00355E04">
              <w:rPr>
                <w:rStyle w:val="Hyperlink"/>
                <w:noProof/>
              </w:rPr>
              <w:t>1.4 Community tagging database</w:t>
            </w:r>
            <w:r w:rsidR="00E57192">
              <w:rPr>
                <w:noProof/>
                <w:webHidden/>
              </w:rPr>
              <w:tab/>
            </w:r>
            <w:r w:rsidR="00E57192">
              <w:rPr>
                <w:noProof/>
                <w:webHidden/>
              </w:rPr>
              <w:fldChar w:fldCharType="begin"/>
            </w:r>
            <w:r w:rsidR="00E57192">
              <w:rPr>
                <w:noProof/>
                <w:webHidden/>
              </w:rPr>
              <w:instrText xml:space="preserve"> PAGEREF _Toc465674298 \h </w:instrText>
            </w:r>
            <w:r w:rsidR="00E57192">
              <w:rPr>
                <w:noProof/>
                <w:webHidden/>
              </w:rPr>
            </w:r>
            <w:r w:rsidR="00E57192">
              <w:rPr>
                <w:noProof/>
                <w:webHidden/>
              </w:rPr>
              <w:fldChar w:fldCharType="separate"/>
            </w:r>
            <w:r w:rsidR="00023173">
              <w:rPr>
                <w:noProof/>
                <w:webHidden/>
              </w:rPr>
              <w:t>5</w:t>
            </w:r>
            <w:r w:rsidR="00E57192">
              <w:rPr>
                <w:noProof/>
                <w:webHidden/>
              </w:rPr>
              <w:fldChar w:fldCharType="end"/>
            </w:r>
          </w:hyperlink>
        </w:p>
        <w:p w14:paraId="431E296A" w14:textId="77777777" w:rsidR="00E57192" w:rsidRDefault="00914860">
          <w:pPr>
            <w:pStyle w:val="TOC1"/>
            <w:tabs>
              <w:tab w:val="right" w:leader="dot" w:pos="10070"/>
            </w:tabs>
            <w:rPr>
              <w:rFonts w:asciiTheme="minorHAnsi" w:hAnsiTheme="minorHAnsi"/>
              <w:noProof/>
              <w:sz w:val="22"/>
            </w:rPr>
          </w:pPr>
          <w:hyperlink w:anchor="_Toc465674299" w:history="1">
            <w:r w:rsidR="00E57192" w:rsidRPr="00355E04">
              <w:rPr>
                <w:rStyle w:val="Hyperlink"/>
                <w:noProof/>
              </w:rPr>
              <w:t>2. Tagging Data</w:t>
            </w:r>
            <w:r w:rsidR="00E57192">
              <w:rPr>
                <w:noProof/>
                <w:webHidden/>
              </w:rPr>
              <w:tab/>
            </w:r>
            <w:r w:rsidR="00E57192">
              <w:rPr>
                <w:noProof/>
                <w:webHidden/>
              </w:rPr>
              <w:fldChar w:fldCharType="begin"/>
            </w:r>
            <w:r w:rsidR="00E57192">
              <w:rPr>
                <w:noProof/>
                <w:webHidden/>
              </w:rPr>
              <w:instrText xml:space="preserve"> PAGEREF _Toc465674299 \h </w:instrText>
            </w:r>
            <w:r w:rsidR="00E57192">
              <w:rPr>
                <w:noProof/>
                <w:webHidden/>
              </w:rPr>
            </w:r>
            <w:r w:rsidR="00E57192">
              <w:rPr>
                <w:noProof/>
                <w:webHidden/>
              </w:rPr>
              <w:fldChar w:fldCharType="separate"/>
            </w:r>
            <w:r w:rsidR="00023173">
              <w:rPr>
                <w:noProof/>
                <w:webHidden/>
              </w:rPr>
              <w:t>6</w:t>
            </w:r>
            <w:r w:rsidR="00E57192">
              <w:rPr>
                <w:noProof/>
                <w:webHidden/>
              </w:rPr>
              <w:fldChar w:fldCharType="end"/>
            </w:r>
          </w:hyperlink>
        </w:p>
        <w:p w14:paraId="7727B07B" w14:textId="77777777" w:rsidR="00E57192" w:rsidRDefault="00914860">
          <w:pPr>
            <w:pStyle w:val="TOC2"/>
            <w:tabs>
              <w:tab w:val="right" w:leader="dot" w:pos="10070"/>
            </w:tabs>
            <w:rPr>
              <w:rFonts w:asciiTheme="minorHAnsi" w:hAnsiTheme="minorHAnsi"/>
              <w:noProof/>
              <w:sz w:val="22"/>
            </w:rPr>
          </w:pPr>
          <w:hyperlink w:anchor="_Toc465674300" w:history="1">
            <w:r w:rsidR="00E57192" w:rsidRPr="00355E04">
              <w:rPr>
                <w:rStyle w:val="Hyperlink"/>
                <w:noProof/>
              </w:rPr>
              <w:t>2.1 Tagging a single dataset</w:t>
            </w:r>
            <w:r w:rsidR="00E57192">
              <w:rPr>
                <w:noProof/>
                <w:webHidden/>
              </w:rPr>
              <w:tab/>
            </w:r>
            <w:r w:rsidR="00E57192">
              <w:rPr>
                <w:noProof/>
                <w:webHidden/>
              </w:rPr>
              <w:fldChar w:fldCharType="begin"/>
            </w:r>
            <w:r w:rsidR="00E57192">
              <w:rPr>
                <w:noProof/>
                <w:webHidden/>
              </w:rPr>
              <w:instrText xml:space="preserve"> PAGEREF _Toc465674300 \h </w:instrText>
            </w:r>
            <w:r w:rsidR="00E57192">
              <w:rPr>
                <w:noProof/>
                <w:webHidden/>
              </w:rPr>
            </w:r>
            <w:r w:rsidR="00E57192">
              <w:rPr>
                <w:noProof/>
                <w:webHidden/>
              </w:rPr>
              <w:fldChar w:fldCharType="separate"/>
            </w:r>
            <w:r w:rsidR="00023173">
              <w:rPr>
                <w:noProof/>
                <w:webHidden/>
              </w:rPr>
              <w:t>6</w:t>
            </w:r>
            <w:r w:rsidR="00E57192">
              <w:rPr>
                <w:noProof/>
                <w:webHidden/>
              </w:rPr>
              <w:fldChar w:fldCharType="end"/>
            </w:r>
          </w:hyperlink>
        </w:p>
        <w:p w14:paraId="48AA4AE1" w14:textId="77777777" w:rsidR="00E57192" w:rsidRDefault="00914860">
          <w:pPr>
            <w:pStyle w:val="TOC2"/>
            <w:tabs>
              <w:tab w:val="right" w:leader="dot" w:pos="10070"/>
            </w:tabs>
            <w:rPr>
              <w:rFonts w:asciiTheme="minorHAnsi" w:hAnsiTheme="minorHAnsi"/>
              <w:noProof/>
              <w:sz w:val="22"/>
            </w:rPr>
          </w:pPr>
          <w:hyperlink w:anchor="_Toc465674301" w:history="1">
            <w:r w:rsidR="00E57192" w:rsidRPr="00355E04">
              <w:rPr>
                <w:rStyle w:val="Hyperlink"/>
                <w:noProof/>
              </w:rPr>
              <w:t>2.2 Tagging a directory of datasets</w:t>
            </w:r>
            <w:r w:rsidR="00E57192">
              <w:rPr>
                <w:noProof/>
                <w:webHidden/>
              </w:rPr>
              <w:tab/>
            </w:r>
            <w:r w:rsidR="00E57192">
              <w:rPr>
                <w:noProof/>
                <w:webHidden/>
              </w:rPr>
              <w:fldChar w:fldCharType="begin"/>
            </w:r>
            <w:r w:rsidR="00E57192">
              <w:rPr>
                <w:noProof/>
                <w:webHidden/>
              </w:rPr>
              <w:instrText xml:space="preserve"> PAGEREF _Toc465674301 \h </w:instrText>
            </w:r>
            <w:r w:rsidR="00E57192">
              <w:rPr>
                <w:noProof/>
                <w:webHidden/>
              </w:rPr>
            </w:r>
            <w:r w:rsidR="00E57192">
              <w:rPr>
                <w:noProof/>
                <w:webHidden/>
              </w:rPr>
              <w:fldChar w:fldCharType="separate"/>
            </w:r>
            <w:r w:rsidR="00023173">
              <w:rPr>
                <w:noProof/>
                <w:webHidden/>
              </w:rPr>
              <w:t>14</w:t>
            </w:r>
            <w:r w:rsidR="00E57192">
              <w:rPr>
                <w:noProof/>
                <w:webHidden/>
              </w:rPr>
              <w:fldChar w:fldCharType="end"/>
            </w:r>
          </w:hyperlink>
        </w:p>
        <w:p w14:paraId="48077EAB" w14:textId="77777777" w:rsidR="00E57192" w:rsidRDefault="00914860">
          <w:pPr>
            <w:pStyle w:val="TOC2"/>
            <w:tabs>
              <w:tab w:val="right" w:leader="dot" w:pos="10070"/>
            </w:tabs>
            <w:rPr>
              <w:rFonts w:asciiTheme="minorHAnsi" w:hAnsiTheme="minorHAnsi"/>
              <w:noProof/>
              <w:sz w:val="22"/>
            </w:rPr>
          </w:pPr>
          <w:hyperlink w:anchor="_Toc465674302" w:history="1">
            <w:r w:rsidR="00E57192" w:rsidRPr="00355E04">
              <w:rPr>
                <w:rStyle w:val="Hyperlink"/>
                <w:noProof/>
              </w:rPr>
              <w:t>2.3 Tagging an EEGLAB study</w:t>
            </w:r>
            <w:r w:rsidR="00E57192">
              <w:rPr>
                <w:noProof/>
                <w:webHidden/>
              </w:rPr>
              <w:tab/>
            </w:r>
            <w:r w:rsidR="00E57192">
              <w:rPr>
                <w:noProof/>
                <w:webHidden/>
              </w:rPr>
              <w:fldChar w:fldCharType="begin"/>
            </w:r>
            <w:r w:rsidR="00E57192">
              <w:rPr>
                <w:noProof/>
                <w:webHidden/>
              </w:rPr>
              <w:instrText xml:space="preserve"> PAGEREF _Toc465674302 \h </w:instrText>
            </w:r>
            <w:r w:rsidR="00E57192">
              <w:rPr>
                <w:noProof/>
                <w:webHidden/>
              </w:rPr>
            </w:r>
            <w:r w:rsidR="00E57192">
              <w:rPr>
                <w:noProof/>
                <w:webHidden/>
              </w:rPr>
              <w:fldChar w:fldCharType="separate"/>
            </w:r>
            <w:r w:rsidR="00023173">
              <w:rPr>
                <w:noProof/>
                <w:webHidden/>
              </w:rPr>
              <w:t>17</w:t>
            </w:r>
            <w:r w:rsidR="00E57192">
              <w:rPr>
                <w:noProof/>
                <w:webHidden/>
              </w:rPr>
              <w:fldChar w:fldCharType="end"/>
            </w:r>
          </w:hyperlink>
        </w:p>
        <w:p w14:paraId="6293334C" w14:textId="77777777" w:rsidR="00E57192" w:rsidRDefault="00914860">
          <w:pPr>
            <w:pStyle w:val="TOC1"/>
            <w:tabs>
              <w:tab w:val="right" w:leader="dot" w:pos="10070"/>
            </w:tabs>
            <w:rPr>
              <w:rFonts w:asciiTheme="minorHAnsi" w:hAnsiTheme="minorHAnsi"/>
              <w:noProof/>
              <w:sz w:val="22"/>
            </w:rPr>
          </w:pPr>
          <w:hyperlink w:anchor="_Toc465674303" w:history="1">
            <w:r w:rsidR="00E57192" w:rsidRPr="00355E04">
              <w:rPr>
                <w:rStyle w:val="Hyperlink"/>
                <w:noProof/>
              </w:rPr>
              <w:t>3. Validating Data</w:t>
            </w:r>
            <w:r w:rsidR="00E57192">
              <w:rPr>
                <w:noProof/>
                <w:webHidden/>
              </w:rPr>
              <w:tab/>
            </w:r>
            <w:r w:rsidR="00E57192">
              <w:rPr>
                <w:noProof/>
                <w:webHidden/>
              </w:rPr>
              <w:fldChar w:fldCharType="begin"/>
            </w:r>
            <w:r w:rsidR="00E57192">
              <w:rPr>
                <w:noProof/>
                <w:webHidden/>
              </w:rPr>
              <w:instrText xml:space="preserve"> PAGEREF _Toc465674303 \h </w:instrText>
            </w:r>
            <w:r w:rsidR="00E57192">
              <w:rPr>
                <w:noProof/>
                <w:webHidden/>
              </w:rPr>
            </w:r>
            <w:r w:rsidR="00E57192">
              <w:rPr>
                <w:noProof/>
                <w:webHidden/>
              </w:rPr>
              <w:fldChar w:fldCharType="separate"/>
            </w:r>
            <w:r w:rsidR="00023173">
              <w:rPr>
                <w:noProof/>
                <w:webHidden/>
              </w:rPr>
              <w:t>20</w:t>
            </w:r>
            <w:r w:rsidR="00E57192">
              <w:rPr>
                <w:noProof/>
                <w:webHidden/>
              </w:rPr>
              <w:fldChar w:fldCharType="end"/>
            </w:r>
          </w:hyperlink>
        </w:p>
        <w:p w14:paraId="4423C7E5" w14:textId="77777777" w:rsidR="00E57192" w:rsidRDefault="00914860">
          <w:pPr>
            <w:pStyle w:val="TOC2"/>
            <w:tabs>
              <w:tab w:val="right" w:leader="dot" w:pos="10070"/>
            </w:tabs>
            <w:rPr>
              <w:rFonts w:asciiTheme="minorHAnsi" w:hAnsiTheme="minorHAnsi"/>
              <w:noProof/>
              <w:sz w:val="22"/>
            </w:rPr>
          </w:pPr>
          <w:hyperlink w:anchor="_Toc465674304" w:history="1">
            <w:r w:rsidR="00E57192" w:rsidRPr="00355E04">
              <w:rPr>
                <w:rStyle w:val="Hyperlink"/>
                <w:noProof/>
              </w:rPr>
              <w:t>3.1 What the validation checks for</w:t>
            </w:r>
            <w:r w:rsidR="00E57192">
              <w:rPr>
                <w:noProof/>
                <w:webHidden/>
              </w:rPr>
              <w:tab/>
            </w:r>
            <w:r w:rsidR="00E57192">
              <w:rPr>
                <w:noProof/>
                <w:webHidden/>
              </w:rPr>
              <w:fldChar w:fldCharType="begin"/>
            </w:r>
            <w:r w:rsidR="00E57192">
              <w:rPr>
                <w:noProof/>
                <w:webHidden/>
              </w:rPr>
              <w:instrText xml:space="preserve"> PAGEREF _Toc465674304 \h </w:instrText>
            </w:r>
            <w:r w:rsidR="00E57192">
              <w:rPr>
                <w:noProof/>
                <w:webHidden/>
              </w:rPr>
            </w:r>
            <w:r w:rsidR="00E57192">
              <w:rPr>
                <w:noProof/>
                <w:webHidden/>
              </w:rPr>
              <w:fldChar w:fldCharType="separate"/>
            </w:r>
            <w:r w:rsidR="00023173">
              <w:rPr>
                <w:noProof/>
                <w:webHidden/>
              </w:rPr>
              <w:t>20</w:t>
            </w:r>
            <w:r w:rsidR="00E57192">
              <w:rPr>
                <w:noProof/>
                <w:webHidden/>
              </w:rPr>
              <w:fldChar w:fldCharType="end"/>
            </w:r>
          </w:hyperlink>
        </w:p>
        <w:p w14:paraId="2BB87B80" w14:textId="77777777" w:rsidR="00E57192" w:rsidRDefault="00914860">
          <w:pPr>
            <w:pStyle w:val="TOC2"/>
            <w:tabs>
              <w:tab w:val="right" w:leader="dot" w:pos="10070"/>
            </w:tabs>
            <w:rPr>
              <w:rFonts w:asciiTheme="minorHAnsi" w:hAnsiTheme="minorHAnsi"/>
              <w:noProof/>
              <w:sz w:val="22"/>
            </w:rPr>
          </w:pPr>
          <w:hyperlink w:anchor="_Toc465674305" w:history="1">
            <w:r w:rsidR="00E57192" w:rsidRPr="00355E04">
              <w:rPr>
                <w:rStyle w:val="Hyperlink"/>
                <w:noProof/>
              </w:rPr>
              <w:t>3.2 Validating a single dataset</w:t>
            </w:r>
            <w:r w:rsidR="00E57192">
              <w:rPr>
                <w:noProof/>
                <w:webHidden/>
              </w:rPr>
              <w:tab/>
            </w:r>
            <w:r w:rsidR="00E57192">
              <w:rPr>
                <w:noProof/>
                <w:webHidden/>
              </w:rPr>
              <w:fldChar w:fldCharType="begin"/>
            </w:r>
            <w:r w:rsidR="00E57192">
              <w:rPr>
                <w:noProof/>
                <w:webHidden/>
              </w:rPr>
              <w:instrText xml:space="preserve"> PAGEREF _Toc465674305 \h </w:instrText>
            </w:r>
            <w:r w:rsidR="00E57192">
              <w:rPr>
                <w:noProof/>
                <w:webHidden/>
              </w:rPr>
            </w:r>
            <w:r w:rsidR="00E57192">
              <w:rPr>
                <w:noProof/>
                <w:webHidden/>
              </w:rPr>
              <w:fldChar w:fldCharType="separate"/>
            </w:r>
            <w:r w:rsidR="00023173">
              <w:rPr>
                <w:noProof/>
                <w:webHidden/>
              </w:rPr>
              <w:t>21</w:t>
            </w:r>
            <w:r w:rsidR="00E57192">
              <w:rPr>
                <w:noProof/>
                <w:webHidden/>
              </w:rPr>
              <w:fldChar w:fldCharType="end"/>
            </w:r>
          </w:hyperlink>
        </w:p>
        <w:p w14:paraId="5F66B923" w14:textId="77777777" w:rsidR="00E57192" w:rsidRDefault="00914860">
          <w:pPr>
            <w:pStyle w:val="TOC2"/>
            <w:tabs>
              <w:tab w:val="right" w:leader="dot" w:pos="10070"/>
            </w:tabs>
            <w:rPr>
              <w:rFonts w:asciiTheme="minorHAnsi" w:hAnsiTheme="minorHAnsi"/>
              <w:noProof/>
              <w:sz w:val="22"/>
            </w:rPr>
          </w:pPr>
          <w:hyperlink w:anchor="_Toc465674306" w:history="1">
            <w:r w:rsidR="00E57192" w:rsidRPr="00355E04">
              <w:rPr>
                <w:rStyle w:val="Hyperlink"/>
                <w:noProof/>
              </w:rPr>
              <w:t>3.3 Validating a directory of datasets</w:t>
            </w:r>
            <w:r w:rsidR="00E57192">
              <w:rPr>
                <w:noProof/>
                <w:webHidden/>
              </w:rPr>
              <w:tab/>
            </w:r>
            <w:r w:rsidR="00E57192">
              <w:rPr>
                <w:noProof/>
                <w:webHidden/>
              </w:rPr>
              <w:fldChar w:fldCharType="begin"/>
            </w:r>
            <w:r w:rsidR="00E57192">
              <w:rPr>
                <w:noProof/>
                <w:webHidden/>
              </w:rPr>
              <w:instrText xml:space="preserve"> PAGEREF _Toc465674306 \h </w:instrText>
            </w:r>
            <w:r w:rsidR="00E57192">
              <w:rPr>
                <w:noProof/>
                <w:webHidden/>
              </w:rPr>
            </w:r>
            <w:r w:rsidR="00E57192">
              <w:rPr>
                <w:noProof/>
                <w:webHidden/>
              </w:rPr>
              <w:fldChar w:fldCharType="separate"/>
            </w:r>
            <w:r w:rsidR="00023173">
              <w:rPr>
                <w:noProof/>
                <w:webHidden/>
              </w:rPr>
              <w:t>24</w:t>
            </w:r>
            <w:r w:rsidR="00E57192">
              <w:rPr>
                <w:noProof/>
                <w:webHidden/>
              </w:rPr>
              <w:fldChar w:fldCharType="end"/>
            </w:r>
          </w:hyperlink>
        </w:p>
        <w:p w14:paraId="02D9532D" w14:textId="77777777" w:rsidR="00E57192" w:rsidRDefault="00914860">
          <w:pPr>
            <w:pStyle w:val="TOC2"/>
            <w:tabs>
              <w:tab w:val="right" w:leader="dot" w:pos="10070"/>
            </w:tabs>
            <w:rPr>
              <w:rFonts w:asciiTheme="minorHAnsi" w:hAnsiTheme="minorHAnsi"/>
              <w:noProof/>
              <w:sz w:val="22"/>
            </w:rPr>
          </w:pPr>
          <w:hyperlink w:anchor="_Toc465674307" w:history="1">
            <w:r w:rsidR="00E57192" w:rsidRPr="00355E04">
              <w:rPr>
                <w:rStyle w:val="Hyperlink"/>
                <w:noProof/>
              </w:rPr>
              <w:t>3.4 Validating an EEGLAB study</w:t>
            </w:r>
            <w:r w:rsidR="00E57192">
              <w:rPr>
                <w:noProof/>
                <w:webHidden/>
              </w:rPr>
              <w:tab/>
            </w:r>
            <w:r w:rsidR="00E57192">
              <w:rPr>
                <w:noProof/>
                <w:webHidden/>
              </w:rPr>
              <w:fldChar w:fldCharType="begin"/>
            </w:r>
            <w:r w:rsidR="00E57192">
              <w:rPr>
                <w:noProof/>
                <w:webHidden/>
              </w:rPr>
              <w:instrText xml:space="preserve"> PAGEREF _Toc465674307 \h </w:instrText>
            </w:r>
            <w:r w:rsidR="00E57192">
              <w:rPr>
                <w:noProof/>
                <w:webHidden/>
              </w:rPr>
            </w:r>
            <w:r w:rsidR="00E57192">
              <w:rPr>
                <w:noProof/>
                <w:webHidden/>
              </w:rPr>
              <w:fldChar w:fldCharType="separate"/>
            </w:r>
            <w:r w:rsidR="00023173">
              <w:rPr>
                <w:noProof/>
                <w:webHidden/>
              </w:rPr>
              <w:t>25</w:t>
            </w:r>
            <w:r w:rsidR="00E57192">
              <w:rPr>
                <w:noProof/>
                <w:webHidden/>
              </w:rPr>
              <w:fldChar w:fldCharType="end"/>
            </w:r>
          </w:hyperlink>
        </w:p>
        <w:p w14:paraId="6658A88E" w14:textId="77777777" w:rsidR="00E57192" w:rsidRDefault="00914860">
          <w:pPr>
            <w:pStyle w:val="TOC1"/>
            <w:tabs>
              <w:tab w:val="right" w:leader="dot" w:pos="10070"/>
            </w:tabs>
            <w:rPr>
              <w:rFonts w:asciiTheme="minorHAnsi" w:hAnsiTheme="minorHAnsi"/>
              <w:noProof/>
              <w:sz w:val="22"/>
            </w:rPr>
          </w:pPr>
          <w:hyperlink w:anchor="_Toc465674308" w:history="1">
            <w:r w:rsidR="00E57192" w:rsidRPr="00355E04">
              <w:rPr>
                <w:rStyle w:val="Hyperlink"/>
                <w:noProof/>
              </w:rPr>
              <w:t>4. Extracting data epochs with HED tags</w:t>
            </w:r>
            <w:r w:rsidR="00E57192">
              <w:rPr>
                <w:noProof/>
                <w:webHidden/>
              </w:rPr>
              <w:tab/>
            </w:r>
            <w:r w:rsidR="00E57192">
              <w:rPr>
                <w:noProof/>
                <w:webHidden/>
              </w:rPr>
              <w:fldChar w:fldCharType="begin"/>
            </w:r>
            <w:r w:rsidR="00E57192">
              <w:rPr>
                <w:noProof/>
                <w:webHidden/>
              </w:rPr>
              <w:instrText xml:space="preserve"> PAGEREF _Toc465674308 \h </w:instrText>
            </w:r>
            <w:r w:rsidR="00E57192">
              <w:rPr>
                <w:noProof/>
                <w:webHidden/>
              </w:rPr>
            </w:r>
            <w:r w:rsidR="00E57192">
              <w:rPr>
                <w:noProof/>
                <w:webHidden/>
              </w:rPr>
              <w:fldChar w:fldCharType="separate"/>
            </w:r>
            <w:r w:rsidR="00023173">
              <w:rPr>
                <w:noProof/>
                <w:webHidden/>
              </w:rPr>
              <w:t>27</w:t>
            </w:r>
            <w:r w:rsidR="00E57192">
              <w:rPr>
                <w:noProof/>
                <w:webHidden/>
              </w:rPr>
              <w:fldChar w:fldCharType="end"/>
            </w:r>
          </w:hyperlink>
        </w:p>
        <w:p w14:paraId="72474D2A" w14:textId="77777777" w:rsidR="00E57192" w:rsidRDefault="00914860">
          <w:pPr>
            <w:pStyle w:val="TOC1"/>
            <w:tabs>
              <w:tab w:val="right" w:leader="dot" w:pos="10070"/>
            </w:tabs>
            <w:rPr>
              <w:rFonts w:asciiTheme="minorHAnsi" w:hAnsiTheme="minorHAnsi"/>
              <w:noProof/>
              <w:sz w:val="22"/>
            </w:rPr>
          </w:pPr>
          <w:hyperlink w:anchor="_Toc465674309" w:history="1">
            <w:r w:rsidR="00E57192" w:rsidRPr="00355E04">
              <w:rPr>
                <w:rStyle w:val="Hyperlink"/>
                <w:noProof/>
              </w:rPr>
              <w:t>5. Data Formats</w:t>
            </w:r>
            <w:r w:rsidR="00E57192">
              <w:rPr>
                <w:noProof/>
                <w:webHidden/>
              </w:rPr>
              <w:tab/>
            </w:r>
            <w:r w:rsidR="00E57192">
              <w:rPr>
                <w:noProof/>
                <w:webHidden/>
              </w:rPr>
              <w:fldChar w:fldCharType="begin"/>
            </w:r>
            <w:r w:rsidR="00E57192">
              <w:rPr>
                <w:noProof/>
                <w:webHidden/>
              </w:rPr>
              <w:instrText xml:space="preserve"> PAGEREF _Toc465674309 \h </w:instrText>
            </w:r>
            <w:r w:rsidR="00E57192">
              <w:rPr>
                <w:noProof/>
                <w:webHidden/>
              </w:rPr>
            </w:r>
            <w:r w:rsidR="00E57192">
              <w:rPr>
                <w:noProof/>
                <w:webHidden/>
              </w:rPr>
              <w:fldChar w:fldCharType="separate"/>
            </w:r>
            <w:r w:rsidR="00023173">
              <w:rPr>
                <w:noProof/>
                <w:webHidden/>
              </w:rPr>
              <w:t>31</w:t>
            </w:r>
            <w:r w:rsidR="00E57192">
              <w:rPr>
                <w:noProof/>
                <w:webHidden/>
              </w:rPr>
              <w:fldChar w:fldCharType="end"/>
            </w:r>
          </w:hyperlink>
        </w:p>
        <w:p w14:paraId="34684596" w14:textId="77777777" w:rsidR="00E57192" w:rsidRDefault="00914860">
          <w:pPr>
            <w:pStyle w:val="TOC2"/>
            <w:tabs>
              <w:tab w:val="right" w:leader="dot" w:pos="10070"/>
            </w:tabs>
            <w:rPr>
              <w:rFonts w:asciiTheme="minorHAnsi" w:hAnsiTheme="minorHAnsi"/>
              <w:noProof/>
              <w:sz w:val="22"/>
            </w:rPr>
          </w:pPr>
          <w:hyperlink w:anchor="_Toc465674310" w:history="1">
            <w:r w:rsidR="00E57192" w:rsidRPr="00355E04">
              <w:rPr>
                <w:rStyle w:val="Hyperlink"/>
                <w:noProof/>
              </w:rPr>
              <w:t>5.1 XML tag hierarchy (HED)</w:t>
            </w:r>
            <w:r w:rsidR="00E57192">
              <w:rPr>
                <w:noProof/>
                <w:webHidden/>
              </w:rPr>
              <w:tab/>
            </w:r>
            <w:r w:rsidR="00E57192">
              <w:rPr>
                <w:noProof/>
                <w:webHidden/>
              </w:rPr>
              <w:fldChar w:fldCharType="begin"/>
            </w:r>
            <w:r w:rsidR="00E57192">
              <w:rPr>
                <w:noProof/>
                <w:webHidden/>
              </w:rPr>
              <w:instrText xml:space="preserve"> PAGEREF _Toc465674310 \h </w:instrText>
            </w:r>
            <w:r w:rsidR="00E57192">
              <w:rPr>
                <w:noProof/>
                <w:webHidden/>
              </w:rPr>
            </w:r>
            <w:r w:rsidR="00E57192">
              <w:rPr>
                <w:noProof/>
                <w:webHidden/>
              </w:rPr>
              <w:fldChar w:fldCharType="separate"/>
            </w:r>
            <w:r w:rsidR="00023173">
              <w:rPr>
                <w:noProof/>
                <w:webHidden/>
              </w:rPr>
              <w:t>31</w:t>
            </w:r>
            <w:r w:rsidR="00E57192">
              <w:rPr>
                <w:noProof/>
                <w:webHidden/>
              </w:rPr>
              <w:fldChar w:fldCharType="end"/>
            </w:r>
          </w:hyperlink>
        </w:p>
        <w:p w14:paraId="1F4252C0" w14:textId="77777777" w:rsidR="00E57192" w:rsidRDefault="00914860">
          <w:pPr>
            <w:pStyle w:val="TOC2"/>
            <w:tabs>
              <w:tab w:val="right" w:leader="dot" w:pos="10070"/>
            </w:tabs>
            <w:rPr>
              <w:rFonts w:asciiTheme="minorHAnsi" w:hAnsiTheme="minorHAnsi"/>
              <w:noProof/>
              <w:sz w:val="22"/>
            </w:rPr>
          </w:pPr>
          <w:hyperlink w:anchor="_Toc465674311" w:history="1">
            <w:r w:rsidR="00E57192" w:rsidRPr="00355E04">
              <w:rPr>
                <w:rStyle w:val="Hyperlink"/>
                <w:noProof/>
              </w:rPr>
              <w:t>5.2 Tags are path strings</w:t>
            </w:r>
            <w:r w:rsidR="00E57192">
              <w:rPr>
                <w:noProof/>
                <w:webHidden/>
              </w:rPr>
              <w:tab/>
            </w:r>
            <w:r w:rsidR="00E57192">
              <w:rPr>
                <w:noProof/>
                <w:webHidden/>
              </w:rPr>
              <w:fldChar w:fldCharType="begin"/>
            </w:r>
            <w:r w:rsidR="00E57192">
              <w:rPr>
                <w:noProof/>
                <w:webHidden/>
              </w:rPr>
              <w:instrText xml:space="preserve"> PAGEREF _Toc465674311 \h </w:instrText>
            </w:r>
            <w:r w:rsidR="00E57192">
              <w:rPr>
                <w:noProof/>
                <w:webHidden/>
              </w:rPr>
            </w:r>
            <w:r w:rsidR="00E57192">
              <w:rPr>
                <w:noProof/>
                <w:webHidden/>
              </w:rPr>
              <w:fldChar w:fldCharType="separate"/>
            </w:r>
            <w:r w:rsidR="00023173">
              <w:rPr>
                <w:noProof/>
                <w:webHidden/>
              </w:rPr>
              <w:t>32</w:t>
            </w:r>
            <w:r w:rsidR="00E57192">
              <w:rPr>
                <w:noProof/>
                <w:webHidden/>
              </w:rPr>
              <w:fldChar w:fldCharType="end"/>
            </w:r>
          </w:hyperlink>
        </w:p>
        <w:p w14:paraId="4E6D5F9F" w14:textId="77777777" w:rsidR="00E57192" w:rsidRDefault="00914860">
          <w:pPr>
            <w:pStyle w:val="TOC2"/>
            <w:tabs>
              <w:tab w:val="right" w:leader="dot" w:pos="10070"/>
            </w:tabs>
            <w:rPr>
              <w:rFonts w:asciiTheme="minorHAnsi" w:hAnsiTheme="minorHAnsi"/>
              <w:noProof/>
              <w:sz w:val="22"/>
            </w:rPr>
          </w:pPr>
          <w:hyperlink w:anchor="_Toc465674312" w:history="1">
            <w:r w:rsidR="00E57192" w:rsidRPr="00355E04">
              <w:rPr>
                <w:rStyle w:val="Hyperlink"/>
                <w:noProof/>
              </w:rPr>
              <w:t>5.3 Field and tag map representations as a MATLAB structure</w:t>
            </w:r>
            <w:r w:rsidR="00E57192">
              <w:rPr>
                <w:noProof/>
                <w:webHidden/>
              </w:rPr>
              <w:tab/>
            </w:r>
            <w:r w:rsidR="00E57192">
              <w:rPr>
                <w:noProof/>
                <w:webHidden/>
              </w:rPr>
              <w:fldChar w:fldCharType="begin"/>
            </w:r>
            <w:r w:rsidR="00E57192">
              <w:rPr>
                <w:noProof/>
                <w:webHidden/>
              </w:rPr>
              <w:instrText xml:space="preserve"> PAGEREF _Toc465674312 \h </w:instrText>
            </w:r>
            <w:r w:rsidR="00E57192">
              <w:rPr>
                <w:noProof/>
                <w:webHidden/>
              </w:rPr>
            </w:r>
            <w:r w:rsidR="00E57192">
              <w:rPr>
                <w:noProof/>
                <w:webHidden/>
              </w:rPr>
              <w:fldChar w:fldCharType="separate"/>
            </w:r>
            <w:r w:rsidR="00023173">
              <w:rPr>
                <w:noProof/>
                <w:webHidden/>
              </w:rPr>
              <w:t>33</w:t>
            </w:r>
            <w:r w:rsidR="00E57192">
              <w:rPr>
                <w:noProof/>
                <w:webHidden/>
              </w:rPr>
              <w:fldChar w:fldCharType="end"/>
            </w:r>
          </w:hyperlink>
        </w:p>
        <w:p w14:paraId="54FA48BA" w14:textId="77777777" w:rsidR="00E57192" w:rsidRDefault="00914860">
          <w:pPr>
            <w:pStyle w:val="TOC2"/>
            <w:tabs>
              <w:tab w:val="right" w:leader="dot" w:pos="10070"/>
            </w:tabs>
            <w:rPr>
              <w:rFonts w:asciiTheme="minorHAnsi" w:hAnsiTheme="minorHAnsi"/>
              <w:noProof/>
              <w:sz w:val="22"/>
            </w:rPr>
          </w:pPr>
          <w:hyperlink w:anchor="_Toc465674313" w:history="1">
            <w:r w:rsidR="00E57192" w:rsidRPr="00355E04">
              <w:rPr>
                <w:rStyle w:val="Hyperlink"/>
                <w:noProof/>
              </w:rPr>
              <w:t>5.4 Representing tag maps as a JSON string</w:t>
            </w:r>
            <w:r w:rsidR="00E57192">
              <w:rPr>
                <w:noProof/>
                <w:webHidden/>
              </w:rPr>
              <w:tab/>
            </w:r>
            <w:r w:rsidR="00E57192">
              <w:rPr>
                <w:noProof/>
                <w:webHidden/>
              </w:rPr>
              <w:fldChar w:fldCharType="begin"/>
            </w:r>
            <w:r w:rsidR="00E57192">
              <w:rPr>
                <w:noProof/>
                <w:webHidden/>
              </w:rPr>
              <w:instrText xml:space="preserve"> PAGEREF _Toc465674313 \h </w:instrText>
            </w:r>
            <w:r w:rsidR="00E57192">
              <w:rPr>
                <w:noProof/>
                <w:webHidden/>
              </w:rPr>
            </w:r>
            <w:r w:rsidR="00E57192">
              <w:rPr>
                <w:noProof/>
                <w:webHidden/>
              </w:rPr>
              <w:fldChar w:fldCharType="separate"/>
            </w:r>
            <w:r w:rsidR="00023173">
              <w:rPr>
                <w:noProof/>
                <w:webHidden/>
              </w:rPr>
              <w:t>35</w:t>
            </w:r>
            <w:r w:rsidR="00E57192">
              <w:rPr>
                <w:noProof/>
                <w:webHidden/>
              </w:rPr>
              <w:fldChar w:fldCharType="end"/>
            </w:r>
          </w:hyperlink>
        </w:p>
        <w:p w14:paraId="20C4EBFA" w14:textId="77777777" w:rsidR="00E57192" w:rsidRDefault="00914860">
          <w:pPr>
            <w:pStyle w:val="TOC2"/>
            <w:tabs>
              <w:tab w:val="right" w:leader="dot" w:pos="10070"/>
            </w:tabs>
            <w:rPr>
              <w:rFonts w:asciiTheme="minorHAnsi" w:hAnsiTheme="minorHAnsi"/>
              <w:noProof/>
              <w:sz w:val="22"/>
            </w:rPr>
          </w:pPr>
          <w:hyperlink w:anchor="_Toc465674314" w:history="1">
            <w:r w:rsidR="00E57192" w:rsidRPr="00355E04">
              <w:rPr>
                <w:rStyle w:val="Hyperlink"/>
                <w:noProof/>
              </w:rPr>
              <w:t>5.5 Representing tag maps as tab-delimited text</w:t>
            </w:r>
            <w:r w:rsidR="00E57192">
              <w:rPr>
                <w:noProof/>
                <w:webHidden/>
              </w:rPr>
              <w:tab/>
            </w:r>
            <w:r w:rsidR="00E57192">
              <w:rPr>
                <w:noProof/>
                <w:webHidden/>
              </w:rPr>
              <w:fldChar w:fldCharType="begin"/>
            </w:r>
            <w:r w:rsidR="00E57192">
              <w:rPr>
                <w:noProof/>
                <w:webHidden/>
              </w:rPr>
              <w:instrText xml:space="preserve"> PAGEREF _Toc465674314 \h </w:instrText>
            </w:r>
            <w:r w:rsidR="00E57192">
              <w:rPr>
                <w:noProof/>
                <w:webHidden/>
              </w:rPr>
            </w:r>
            <w:r w:rsidR="00E57192">
              <w:rPr>
                <w:noProof/>
                <w:webHidden/>
              </w:rPr>
              <w:fldChar w:fldCharType="separate"/>
            </w:r>
            <w:r w:rsidR="00023173">
              <w:rPr>
                <w:noProof/>
                <w:webHidden/>
              </w:rPr>
              <w:t>37</w:t>
            </w:r>
            <w:r w:rsidR="00E57192">
              <w:rPr>
                <w:noProof/>
                <w:webHidden/>
              </w:rPr>
              <w:fldChar w:fldCharType="end"/>
            </w:r>
          </w:hyperlink>
        </w:p>
        <w:p w14:paraId="3D9D9895" w14:textId="77777777" w:rsidR="00E57192" w:rsidRDefault="00914860">
          <w:pPr>
            <w:pStyle w:val="TOC2"/>
            <w:tabs>
              <w:tab w:val="right" w:leader="dot" w:pos="10070"/>
            </w:tabs>
            <w:rPr>
              <w:rFonts w:asciiTheme="minorHAnsi" w:hAnsiTheme="minorHAnsi"/>
              <w:noProof/>
              <w:sz w:val="22"/>
            </w:rPr>
          </w:pPr>
          <w:hyperlink w:anchor="_Toc465674315" w:history="1">
            <w:r w:rsidR="00E57192" w:rsidRPr="00355E04">
              <w:rPr>
                <w:rStyle w:val="Hyperlink"/>
                <w:noProof/>
              </w:rPr>
              <w:t>5.6 How tags are stored in a dataset</w:t>
            </w:r>
            <w:r w:rsidR="00E57192">
              <w:rPr>
                <w:noProof/>
                <w:webHidden/>
              </w:rPr>
              <w:tab/>
            </w:r>
            <w:r w:rsidR="00E57192">
              <w:rPr>
                <w:noProof/>
                <w:webHidden/>
              </w:rPr>
              <w:fldChar w:fldCharType="begin"/>
            </w:r>
            <w:r w:rsidR="00E57192">
              <w:rPr>
                <w:noProof/>
                <w:webHidden/>
              </w:rPr>
              <w:instrText xml:space="preserve"> PAGEREF _Toc465674315 \h </w:instrText>
            </w:r>
            <w:r w:rsidR="00E57192">
              <w:rPr>
                <w:noProof/>
                <w:webHidden/>
              </w:rPr>
            </w:r>
            <w:r w:rsidR="00E57192">
              <w:rPr>
                <w:noProof/>
                <w:webHidden/>
              </w:rPr>
              <w:fldChar w:fldCharType="separate"/>
            </w:r>
            <w:r w:rsidR="00023173">
              <w:rPr>
                <w:noProof/>
                <w:webHidden/>
              </w:rPr>
              <w:t>37</w:t>
            </w:r>
            <w:r w:rsidR="00E57192">
              <w:rPr>
                <w:noProof/>
                <w:webHidden/>
              </w:rPr>
              <w:fldChar w:fldCharType="end"/>
            </w:r>
          </w:hyperlink>
        </w:p>
        <w:p w14:paraId="61F35FE6" w14:textId="77777777" w:rsidR="00E57192" w:rsidRDefault="00914860">
          <w:pPr>
            <w:pStyle w:val="TOC2"/>
            <w:tabs>
              <w:tab w:val="right" w:leader="dot" w:pos="10070"/>
            </w:tabs>
            <w:rPr>
              <w:rFonts w:asciiTheme="minorHAnsi" w:hAnsiTheme="minorHAnsi"/>
              <w:noProof/>
              <w:sz w:val="22"/>
            </w:rPr>
          </w:pPr>
          <w:hyperlink w:anchor="_Toc465674316" w:history="1">
            <w:r w:rsidR="00E57192" w:rsidRPr="00355E04">
              <w:rPr>
                <w:rStyle w:val="Hyperlink"/>
                <w:noProof/>
              </w:rPr>
              <w:t xml:space="preserve">5.7 The </w:t>
            </w:r>
            <w:r w:rsidR="00E57192" w:rsidRPr="00355E04">
              <w:rPr>
                <w:rStyle w:val="Hyperlink"/>
                <w:i/>
                <w:noProof/>
              </w:rPr>
              <w:t>fieldMap</w:t>
            </w:r>
            <w:r w:rsidR="00E57192" w:rsidRPr="00355E04">
              <w:rPr>
                <w:rStyle w:val="Hyperlink"/>
                <w:noProof/>
              </w:rPr>
              <w:t xml:space="preserve"> object</w:t>
            </w:r>
            <w:r w:rsidR="00E57192">
              <w:rPr>
                <w:noProof/>
                <w:webHidden/>
              </w:rPr>
              <w:tab/>
            </w:r>
            <w:r w:rsidR="00E57192">
              <w:rPr>
                <w:noProof/>
                <w:webHidden/>
              </w:rPr>
              <w:fldChar w:fldCharType="begin"/>
            </w:r>
            <w:r w:rsidR="00E57192">
              <w:rPr>
                <w:noProof/>
                <w:webHidden/>
              </w:rPr>
              <w:instrText xml:space="preserve"> PAGEREF _Toc465674316 \h </w:instrText>
            </w:r>
            <w:r w:rsidR="00E57192">
              <w:rPr>
                <w:noProof/>
                <w:webHidden/>
              </w:rPr>
            </w:r>
            <w:r w:rsidR="00E57192">
              <w:rPr>
                <w:noProof/>
                <w:webHidden/>
              </w:rPr>
              <w:fldChar w:fldCharType="separate"/>
            </w:r>
            <w:r w:rsidR="00023173">
              <w:rPr>
                <w:noProof/>
                <w:webHidden/>
              </w:rPr>
              <w:t>39</w:t>
            </w:r>
            <w:r w:rsidR="00E57192">
              <w:rPr>
                <w:noProof/>
                <w:webHidden/>
              </w:rPr>
              <w:fldChar w:fldCharType="end"/>
            </w:r>
          </w:hyperlink>
        </w:p>
        <w:p w14:paraId="50B2D73E" w14:textId="77777777" w:rsidR="00E57192" w:rsidRDefault="00914860">
          <w:pPr>
            <w:pStyle w:val="TOC2"/>
            <w:tabs>
              <w:tab w:val="right" w:leader="dot" w:pos="10070"/>
            </w:tabs>
            <w:rPr>
              <w:rFonts w:asciiTheme="minorHAnsi" w:hAnsiTheme="minorHAnsi"/>
              <w:noProof/>
              <w:sz w:val="22"/>
            </w:rPr>
          </w:pPr>
          <w:hyperlink w:anchor="_Toc465674317" w:history="1">
            <w:r w:rsidR="00E57192" w:rsidRPr="00355E04">
              <w:rPr>
                <w:rStyle w:val="Hyperlink"/>
                <w:noProof/>
              </w:rPr>
              <w:t>5.8 The tagMap object</w:t>
            </w:r>
            <w:r w:rsidR="00E57192">
              <w:rPr>
                <w:noProof/>
                <w:webHidden/>
              </w:rPr>
              <w:tab/>
            </w:r>
            <w:r w:rsidR="00E57192">
              <w:rPr>
                <w:noProof/>
                <w:webHidden/>
              </w:rPr>
              <w:fldChar w:fldCharType="begin"/>
            </w:r>
            <w:r w:rsidR="00E57192">
              <w:rPr>
                <w:noProof/>
                <w:webHidden/>
              </w:rPr>
              <w:instrText xml:space="preserve"> PAGEREF _Toc465674317 \h </w:instrText>
            </w:r>
            <w:r w:rsidR="00E57192">
              <w:rPr>
                <w:noProof/>
                <w:webHidden/>
              </w:rPr>
            </w:r>
            <w:r w:rsidR="00E57192">
              <w:rPr>
                <w:noProof/>
                <w:webHidden/>
              </w:rPr>
              <w:fldChar w:fldCharType="separate"/>
            </w:r>
            <w:r w:rsidR="00023173">
              <w:rPr>
                <w:noProof/>
                <w:webHidden/>
              </w:rPr>
              <w:t>41</w:t>
            </w:r>
            <w:r w:rsidR="00E57192">
              <w:rPr>
                <w:noProof/>
                <w:webHidden/>
              </w:rPr>
              <w:fldChar w:fldCharType="end"/>
            </w:r>
          </w:hyperlink>
        </w:p>
        <w:p w14:paraId="77F83372" w14:textId="77777777" w:rsidR="00E57192" w:rsidRDefault="00914860">
          <w:pPr>
            <w:pStyle w:val="TOC2"/>
            <w:tabs>
              <w:tab w:val="right" w:leader="dot" w:pos="10070"/>
            </w:tabs>
            <w:rPr>
              <w:rFonts w:asciiTheme="minorHAnsi" w:hAnsiTheme="minorHAnsi"/>
              <w:noProof/>
              <w:sz w:val="22"/>
            </w:rPr>
          </w:pPr>
          <w:hyperlink w:anchor="_Toc465674318" w:history="1">
            <w:r w:rsidR="00E57192" w:rsidRPr="00355E04">
              <w:rPr>
                <w:rStyle w:val="Hyperlink"/>
                <w:noProof/>
              </w:rPr>
              <w:t xml:space="preserve">5.9 The </w:t>
            </w:r>
            <w:r w:rsidR="00E57192" w:rsidRPr="00355E04">
              <w:rPr>
                <w:rStyle w:val="Hyperlink"/>
                <w:i/>
                <w:noProof/>
              </w:rPr>
              <w:t>tagList</w:t>
            </w:r>
            <w:r w:rsidR="00E57192" w:rsidRPr="00355E04">
              <w:rPr>
                <w:rStyle w:val="Hyperlink"/>
                <w:noProof/>
              </w:rPr>
              <w:t xml:space="preserve"> object</w:t>
            </w:r>
            <w:r w:rsidR="00E57192">
              <w:rPr>
                <w:noProof/>
                <w:webHidden/>
              </w:rPr>
              <w:tab/>
            </w:r>
            <w:r w:rsidR="00E57192">
              <w:rPr>
                <w:noProof/>
                <w:webHidden/>
              </w:rPr>
              <w:fldChar w:fldCharType="begin"/>
            </w:r>
            <w:r w:rsidR="00E57192">
              <w:rPr>
                <w:noProof/>
                <w:webHidden/>
              </w:rPr>
              <w:instrText xml:space="preserve"> PAGEREF _Toc465674318 \h </w:instrText>
            </w:r>
            <w:r w:rsidR="00E57192">
              <w:rPr>
                <w:noProof/>
                <w:webHidden/>
              </w:rPr>
            </w:r>
            <w:r w:rsidR="00E57192">
              <w:rPr>
                <w:noProof/>
                <w:webHidden/>
              </w:rPr>
              <w:fldChar w:fldCharType="separate"/>
            </w:r>
            <w:r w:rsidR="00023173">
              <w:rPr>
                <w:noProof/>
                <w:webHidden/>
              </w:rPr>
              <w:t>43</w:t>
            </w:r>
            <w:r w:rsidR="00E57192">
              <w:rPr>
                <w:noProof/>
                <w:webHidden/>
              </w:rPr>
              <w:fldChar w:fldCharType="end"/>
            </w:r>
          </w:hyperlink>
        </w:p>
        <w:p w14:paraId="07DA9906" w14:textId="77777777" w:rsidR="00E57192" w:rsidRDefault="00914860">
          <w:pPr>
            <w:pStyle w:val="TOC1"/>
            <w:tabs>
              <w:tab w:val="right" w:leader="dot" w:pos="10070"/>
            </w:tabs>
            <w:rPr>
              <w:rFonts w:asciiTheme="minorHAnsi" w:hAnsiTheme="minorHAnsi"/>
              <w:noProof/>
              <w:sz w:val="22"/>
            </w:rPr>
          </w:pPr>
          <w:hyperlink w:anchor="_Toc465674319" w:history="1">
            <w:r w:rsidR="00E57192" w:rsidRPr="00355E04">
              <w:rPr>
                <w:rStyle w:val="Hyperlink"/>
                <w:noProof/>
              </w:rPr>
              <w:t xml:space="preserve">6. Saving tags in the dataset (the </w:t>
            </w:r>
            <w:r w:rsidR="00E57192" w:rsidRPr="00355E04">
              <w:rPr>
                <w:rStyle w:val="Hyperlink"/>
                <w:rFonts w:ascii="Courier New" w:hAnsi="Courier New" w:cs="Courier New"/>
                <w:noProof/>
              </w:rPr>
              <w:t>writetags</w:t>
            </w:r>
            <w:r w:rsidR="00E57192" w:rsidRPr="00355E04">
              <w:rPr>
                <w:rStyle w:val="Hyperlink"/>
                <w:noProof/>
              </w:rPr>
              <w:t xml:space="preserve"> function)</w:t>
            </w:r>
            <w:r w:rsidR="00E57192">
              <w:rPr>
                <w:noProof/>
                <w:webHidden/>
              </w:rPr>
              <w:tab/>
            </w:r>
            <w:r w:rsidR="00E57192">
              <w:rPr>
                <w:noProof/>
                <w:webHidden/>
              </w:rPr>
              <w:fldChar w:fldCharType="begin"/>
            </w:r>
            <w:r w:rsidR="00E57192">
              <w:rPr>
                <w:noProof/>
                <w:webHidden/>
              </w:rPr>
              <w:instrText xml:space="preserve"> PAGEREF _Toc465674319 \h </w:instrText>
            </w:r>
            <w:r w:rsidR="00E57192">
              <w:rPr>
                <w:noProof/>
                <w:webHidden/>
              </w:rPr>
            </w:r>
            <w:r w:rsidR="00E57192">
              <w:rPr>
                <w:noProof/>
                <w:webHidden/>
              </w:rPr>
              <w:fldChar w:fldCharType="separate"/>
            </w:r>
            <w:r w:rsidR="00023173">
              <w:rPr>
                <w:noProof/>
                <w:webHidden/>
              </w:rPr>
              <w:t>45</w:t>
            </w:r>
            <w:r w:rsidR="00E57192">
              <w:rPr>
                <w:noProof/>
                <w:webHidden/>
              </w:rPr>
              <w:fldChar w:fldCharType="end"/>
            </w:r>
          </w:hyperlink>
        </w:p>
        <w:p w14:paraId="682D315A" w14:textId="77777777" w:rsidR="00E57192" w:rsidRDefault="00914860">
          <w:pPr>
            <w:pStyle w:val="TOC1"/>
            <w:tabs>
              <w:tab w:val="right" w:leader="dot" w:pos="10070"/>
            </w:tabs>
            <w:rPr>
              <w:rFonts w:asciiTheme="minorHAnsi" w:hAnsiTheme="minorHAnsi"/>
              <w:noProof/>
              <w:sz w:val="22"/>
            </w:rPr>
          </w:pPr>
          <w:hyperlink w:anchor="_Toc465674320" w:history="1">
            <w:r w:rsidR="00E57192" w:rsidRPr="00355E04">
              <w:rPr>
                <w:rStyle w:val="Hyperlink"/>
                <w:noProof/>
              </w:rPr>
              <w:t>7. Running the regression tests and examples</w:t>
            </w:r>
            <w:r w:rsidR="00E57192">
              <w:rPr>
                <w:noProof/>
                <w:webHidden/>
              </w:rPr>
              <w:tab/>
            </w:r>
            <w:r w:rsidR="00E57192">
              <w:rPr>
                <w:noProof/>
                <w:webHidden/>
              </w:rPr>
              <w:fldChar w:fldCharType="begin"/>
            </w:r>
            <w:r w:rsidR="00E57192">
              <w:rPr>
                <w:noProof/>
                <w:webHidden/>
              </w:rPr>
              <w:instrText xml:space="preserve"> PAGEREF _Toc465674320 \h </w:instrText>
            </w:r>
            <w:r w:rsidR="00E57192">
              <w:rPr>
                <w:noProof/>
                <w:webHidden/>
              </w:rPr>
            </w:r>
            <w:r w:rsidR="00E57192">
              <w:rPr>
                <w:noProof/>
                <w:webHidden/>
              </w:rPr>
              <w:fldChar w:fldCharType="separate"/>
            </w:r>
            <w:r w:rsidR="00023173">
              <w:rPr>
                <w:noProof/>
                <w:webHidden/>
              </w:rPr>
              <w:t>46</w:t>
            </w:r>
            <w:r w:rsidR="00E57192">
              <w:rPr>
                <w:noProof/>
                <w:webHidden/>
              </w:rPr>
              <w:fldChar w:fldCharType="end"/>
            </w:r>
          </w:hyperlink>
        </w:p>
        <w:p w14:paraId="28CB300D" w14:textId="77777777" w:rsidR="00E57192" w:rsidRDefault="00914860">
          <w:pPr>
            <w:pStyle w:val="TOC1"/>
            <w:tabs>
              <w:tab w:val="right" w:leader="dot" w:pos="10070"/>
            </w:tabs>
            <w:rPr>
              <w:rFonts w:asciiTheme="minorHAnsi" w:hAnsiTheme="minorHAnsi"/>
              <w:noProof/>
              <w:sz w:val="22"/>
            </w:rPr>
          </w:pPr>
          <w:hyperlink w:anchor="_Toc465674321" w:history="1">
            <w:r w:rsidR="00E57192" w:rsidRPr="00355E04">
              <w:rPr>
                <w:rStyle w:val="Hyperlink"/>
                <w:noProof/>
              </w:rPr>
              <w:t>8. Status and availability</w:t>
            </w:r>
            <w:r w:rsidR="00E57192">
              <w:rPr>
                <w:noProof/>
                <w:webHidden/>
              </w:rPr>
              <w:tab/>
            </w:r>
            <w:r w:rsidR="00E57192">
              <w:rPr>
                <w:noProof/>
                <w:webHidden/>
              </w:rPr>
              <w:fldChar w:fldCharType="begin"/>
            </w:r>
            <w:r w:rsidR="00E57192">
              <w:rPr>
                <w:noProof/>
                <w:webHidden/>
              </w:rPr>
              <w:instrText xml:space="preserve"> PAGEREF _Toc465674321 \h </w:instrText>
            </w:r>
            <w:r w:rsidR="00E57192">
              <w:rPr>
                <w:noProof/>
                <w:webHidden/>
              </w:rPr>
            </w:r>
            <w:r w:rsidR="00E57192">
              <w:rPr>
                <w:noProof/>
                <w:webHidden/>
              </w:rPr>
              <w:fldChar w:fldCharType="separate"/>
            </w:r>
            <w:r w:rsidR="00023173">
              <w:rPr>
                <w:noProof/>
                <w:webHidden/>
              </w:rPr>
              <w:t>46</w:t>
            </w:r>
            <w:r w:rsidR="00E57192">
              <w:rPr>
                <w:noProof/>
                <w:webHidden/>
              </w:rPr>
              <w:fldChar w:fldCharType="end"/>
            </w:r>
          </w:hyperlink>
        </w:p>
        <w:p w14:paraId="15FF1AD9" w14:textId="77777777" w:rsidR="00E57192" w:rsidRDefault="00914860">
          <w:pPr>
            <w:pStyle w:val="TOC1"/>
            <w:tabs>
              <w:tab w:val="right" w:leader="dot" w:pos="10070"/>
            </w:tabs>
            <w:rPr>
              <w:rFonts w:asciiTheme="minorHAnsi" w:hAnsiTheme="minorHAnsi"/>
              <w:noProof/>
              <w:sz w:val="22"/>
            </w:rPr>
          </w:pPr>
          <w:hyperlink w:anchor="_Toc465674322" w:history="1">
            <w:r w:rsidR="00E57192" w:rsidRPr="00355E04">
              <w:rPr>
                <w:rStyle w:val="Hyperlink"/>
                <w:noProof/>
              </w:rPr>
              <w:t>9. Acknowledgments</w:t>
            </w:r>
            <w:r w:rsidR="00E57192">
              <w:rPr>
                <w:noProof/>
                <w:webHidden/>
              </w:rPr>
              <w:tab/>
            </w:r>
            <w:r w:rsidR="00E57192">
              <w:rPr>
                <w:noProof/>
                <w:webHidden/>
              </w:rPr>
              <w:fldChar w:fldCharType="begin"/>
            </w:r>
            <w:r w:rsidR="00E57192">
              <w:rPr>
                <w:noProof/>
                <w:webHidden/>
              </w:rPr>
              <w:instrText xml:space="preserve"> PAGEREF _Toc465674322 \h </w:instrText>
            </w:r>
            <w:r w:rsidR="00E57192">
              <w:rPr>
                <w:noProof/>
                <w:webHidden/>
              </w:rPr>
            </w:r>
            <w:r w:rsidR="00E57192">
              <w:rPr>
                <w:noProof/>
                <w:webHidden/>
              </w:rPr>
              <w:fldChar w:fldCharType="separate"/>
            </w:r>
            <w:r w:rsidR="00023173">
              <w:rPr>
                <w:noProof/>
                <w:webHidden/>
              </w:rPr>
              <w:t>46</w:t>
            </w:r>
            <w:r w:rsidR="00E57192">
              <w:rPr>
                <w:noProof/>
                <w:webHidden/>
              </w:rPr>
              <w:fldChar w:fldCharType="end"/>
            </w:r>
          </w:hyperlink>
        </w:p>
        <w:p w14:paraId="76B5AC2E" w14:textId="77777777" w:rsidR="00E57192" w:rsidRDefault="00914860">
          <w:pPr>
            <w:pStyle w:val="TOC1"/>
            <w:tabs>
              <w:tab w:val="right" w:leader="dot" w:pos="10070"/>
            </w:tabs>
            <w:rPr>
              <w:rFonts w:asciiTheme="minorHAnsi" w:hAnsiTheme="minorHAnsi"/>
              <w:noProof/>
              <w:sz w:val="22"/>
            </w:rPr>
          </w:pPr>
          <w:hyperlink w:anchor="_Toc465674323" w:history="1">
            <w:r w:rsidR="00E57192" w:rsidRPr="00355E04">
              <w:rPr>
                <w:rStyle w:val="Hyperlink"/>
                <w:noProof/>
              </w:rPr>
              <w:t>10. References</w:t>
            </w:r>
            <w:r w:rsidR="00E57192">
              <w:rPr>
                <w:noProof/>
                <w:webHidden/>
              </w:rPr>
              <w:tab/>
            </w:r>
            <w:r w:rsidR="00E57192">
              <w:rPr>
                <w:noProof/>
                <w:webHidden/>
              </w:rPr>
              <w:fldChar w:fldCharType="begin"/>
            </w:r>
            <w:r w:rsidR="00E57192">
              <w:rPr>
                <w:noProof/>
                <w:webHidden/>
              </w:rPr>
              <w:instrText xml:space="preserve"> PAGEREF _Toc465674323 \h </w:instrText>
            </w:r>
            <w:r w:rsidR="00E57192">
              <w:rPr>
                <w:noProof/>
                <w:webHidden/>
              </w:rPr>
            </w:r>
            <w:r w:rsidR="00E57192">
              <w:rPr>
                <w:noProof/>
                <w:webHidden/>
              </w:rPr>
              <w:fldChar w:fldCharType="separate"/>
            </w:r>
            <w:r w:rsidR="00023173">
              <w:rPr>
                <w:noProof/>
                <w:webHidden/>
              </w:rPr>
              <w:t>46</w:t>
            </w:r>
            <w:r w:rsidR="00E57192">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65674289"/>
      <w:r w:rsidRPr="00AD45DD">
        <w:t>Table</w:t>
      </w:r>
      <w:r>
        <w:t xml:space="preserve"> of Figures</w:t>
      </w:r>
      <w:bookmarkEnd w:id="0"/>
    </w:p>
    <w:p w14:paraId="761B387A" w14:textId="77777777" w:rsidR="00E57192" w:rsidRDefault="003B1560">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5674276" w:history="1">
        <w:r w:rsidR="00E57192" w:rsidRPr="00522098">
          <w:rPr>
            <w:rStyle w:val="Hyperlink"/>
            <w:noProof/>
          </w:rPr>
          <w:t>Figure 1. pop_tageeg menu</w:t>
        </w:r>
        <w:r w:rsidR="00E57192">
          <w:rPr>
            <w:noProof/>
            <w:webHidden/>
          </w:rPr>
          <w:tab/>
        </w:r>
        <w:r w:rsidR="00E57192">
          <w:rPr>
            <w:noProof/>
            <w:webHidden/>
          </w:rPr>
          <w:fldChar w:fldCharType="begin"/>
        </w:r>
        <w:r w:rsidR="00E57192">
          <w:rPr>
            <w:noProof/>
            <w:webHidden/>
          </w:rPr>
          <w:instrText xml:space="preserve"> PAGEREF _Toc465674276 \h </w:instrText>
        </w:r>
        <w:r w:rsidR="00E57192">
          <w:rPr>
            <w:noProof/>
            <w:webHidden/>
          </w:rPr>
        </w:r>
        <w:r w:rsidR="00E57192">
          <w:rPr>
            <w:noProof/>
            <w:webHidden/>
          </w:rPr>
          <w:fldChar w:fldCharType="separate"/>
        </w:r>
        <w:r w:rsidR="00023173">
          <w:rPr>
            <w:noProof/>
            <w:webHidden/>
          </w:rPr>
          <w:t>7</w:t>
        </w:r>
        <w:r w:rsidR="00E57192">
          <w:rPr>
            <w:noProof/>
            <w:webHidden/>
          </w:rPr>
          <w:fldChar w:fldCharType="end"/>
        </w:r>
      </w:hyperlink>
    </w:p>
    <w:p w14:paraId="0D52A0E7" w14:textId="77777777" w:rsidR="00E57192" w:rsidRDefault="00914860">
      <w:pPr>
        <w:pStyle w:val="TableofFigures"/>
        <w:tabs>
          <w:tab w:val="right" w:leader="dot" w:pos="10070"/>
        </w:tabs>
        <w:rPr>
          <w:rFonts w:asciiTheme="minorHAnsi" w:hAnsiTheme="minorHAnsi"/>
          <w:noProof/>
          <w:sz w:val="22"/>
        </w:rPr>
      </w:pPr>
      <w:hyperlink w:anchor="_Toc465674277" w:history="1">
        <w:r w:rsidR="00E57192" w:rsidRPr="00522098">
          <w:rPr>
            <w:rStyle w:val="Hyperlink"/>
            <w:noProof/>
          </w:rPr>
          <w:t>Figure 2. Field selection menu for choosing which fields to tag</w:t>
        </w:r>
        <w:r w:rsidR="00E57192">
          <w:rPr>
            <w:noProof/>
            <w:webHidden/>
          </w:rPr>
          <w:tab/>
        </w:r>
        <w:r w:rsidR="00E57192">
          <w:rPr>
            <w:noProof/>
            <w:webHidden/>
          </w:rPr>
          <w:fldChar w:fldCharType="begin"/>
        </w:r>
        <w:r w:rsidR="00E57192">
          <w:rPr>
            <w:noProof/>
            <w:webHidden/>
          </w:rPr>
          <w:instrText xml:space="preserve"> PAGEREF _Toc465674277 \h </w:instrText>
        </w:r>
        <w:r w:rsidR="00E57192">
          <w:rPr>
            <w:noProof/>
            <w:webHidden/>
          </w:rPr>
        </w:r>
        <w:r w:rsidR="00E57192">
          <w:rPr>
            <w:noProof/>
            <w:webHidden/>
          </w:rPr>
          <w:fldChar w:fldCharType="separate"/>
        </w:r>
        <w:r w:rsidR="00023173">
          <w:rPr>
            <w:noProof/>
            <w:webHidden/>
          </w:rPr>
          <w:t>9</w:t>
        </w:r>
        <w:r w:rsidR="00E57192">
          <w:rPr>
            <w:noProof/>
            <w:webHidden/>
          </w:rPr>
          <w:fldChar w:fldCharType="end"/>
        </w:r>
      </w:hyperlink>
    </w:p>
    <w:p w14:paraId="35F365B5" w14:textId="77777777" w:rsidR="00E57192" w:rsidRDefault="00914860">
      <w:pPr>
        <w:pStyle w:val="TableofFigures"/>
        <w:tabs>
          <w:tab w:val="right" w:leader="dot" w:pos="10070"/>
        </w:tabs>
        <w:rPr>
          <w:rFonts w:asciiTheme="minorHAnsi" w:hAnsiTheme="minorHAnsi"/>
          <w:noProof/>
          <w:sz w:val="22"/>
        </w:rPr>
      </w:pPr>
      <w:hyperlink w:anchor="_Toc465674278" w:history="1">
        <w:r w:rsidR="00E57192" w:rsidRPr="00522098">
          <w:rPr>
            <w:rStyle w:val="Hyperlink"/>
            <w:noProof/>
          </w:rPr>
          <w:t>Figure 3. CTagger for the .type field</w:t>
        </w:r>
        <w:r w:rsidR="00E57192">
          <w:rPr>
            <w:noProof/>
            <w:webHidden/>
          </w:rPr>
          <w:tab/>
        </w:r>
        <w:r w:rsidR="00E57192">
          <w:rPr>
            <w:noProof/>
            <w:webHidden/>
          </w:rPr>
          <w:fldChar w:fldCharType="begin"/>
        </w:r>
        <w:r w:rsidR="00E57192">
          <w:rPr>
            <w:noProof/>
            <w:webHidden/>
          </w:rPr>
          <w:instrText xml:space="preserve"> PAGEREF _Toc465674278 \h </w:instrText>
        </w:r>
        <w:r w:rsidR="00E57192">
          <w:rPr>
            <w:noProof/>
            <w:webHidden/>
          </w:rPr>
        </w:r>
        <w:r w:rsidR="00E57192">
          <w:rPr>
            <w:noProof/>
            <w:webHidden/>
          </w:rPr>
          <w:fldChar w:fldCharType="separate"/>
        </w:r>
        <w:r w:rsidR="00023173">
          <w:rPr>
            <w:noProof/>
            <w:webHidden/>
          </w:rPr>
          <w:t>10</w:t>
        </w:r>
        <w:r w:rsidR="00E57192">
          <w:rPr>
            <w:noProof/>
            <w:webHidden/>
          </w:rPr>
          <w:fldChar w:fldCharType="end"/>
        </w:r>
      </w:hyperlink>
    </w:p>
    <w:p w14:paraId="55919589" w14:textId="77777777" w:rsidR="00E57192" w:rsidRDefault="00914860">
      <w:pPr>
        <w:pStyle w:val="TableofFigures"/>
        <w:tabs>
          <w:tab w:val="right" w:leader="dot" w:pos="10070"/>
        </w:tabs>
        <w:rPr>
          <w:rFonts w:asciiTheme="minorHAnsi" w:hAnsiTheme="minorHAnsi"/>
          <w:noProof/>
          <w:sz w:val="22"/>
        </w:rPr>
      </w:pPr>
      <w:hyperlink w:anchor="_Toc465674279" w:history="1">
        <w:r w:rsidR="00E57192" w:rsidRPr="00522098">
          <w:rPr>
            <w:rStyle w:val="Hyperlink"/>
            <w:noProof/>
          </w:rPr>
          <w:t>Figure 4. Saving the HED</w:t>
        </w:r>
        <w:r w:rsidR="00E57192">
          <w:rPr>
            <w:noProof/>
            <w:webHidden/>
          </w:rPr>
          <w:tab/>
        </w:r>
        <w:r w:rsidR="00E57192">
          <w:rPr>
            <w:noProof/>
            <w:webHidden/>
          </w:rPr>
          <w:fldChar w:fldCharType="begin"/>
        </w:r>
        <w:r w:rsidR="00E57192">
          <w:rPr>
            <w:noProof/>
            <w:webHidden/>
          </w:rPr>
          <w:instrText xml:space="preserve"> PAGEREF _Toc465674279 \h </w:instrText>
        </w:r>
        <w:r w:rsidR="00E57192">
          <w:rPr>
            <w:noProof/>
            <w:webHidden/>
          </w:rPr>
        </w:r>
        <w:r w:rsidR="00E57192">
          <w:rPr>
            <w:noProof/>
            <w:webHidden/>
          </w:rPr>
          <w:fldChar w:fldCharType="separate"/>
        </w:r>
        <w:r w:rsidR="00023173">
          <w:rPr>
            <w:noProof/>
            <w:webHidden/>
          </w:rPr>
          <w:t>11</w:t>
        </w:r>
        <w:r w:rsidR="00E57192">
          <w:rPr>
            <w:noProof/>
            <w:webHidden/>
          </w:rPr>
          <w:fldChar w:fldCharType="end"/>
        </w:r>
      </w:hyperlink>
    </w:p>
    <w:p w14:paraId="4D229F3B" w14:textId="77777777" w:rsidR="00E57192" w:rsidRDefault="00914860">
      <w:pPr>
        <w:pStyle w:val="TableofFigures"/>
        <w:tabs>
          <w:tab w:val="right" w:leader="dot" w:pos="10070"/>
        </w:tabs>
        <w:rPr>
          <w:rFonts w:asciiTheme="minorHAnsi" w:hAnsiTheme="minorHAnsi"/>
          <w:noProof/>
          <w:sz w:val="22"/>
        </w:rPr>
      </w:pPr>
      <w:hyperlink w:anchor="_Toc465674280" w:history="1">
        <w:r w:rsidR="00E57192" w:rsidRPr="00522098">
          <w:rPr>
            <w:rStyle w:val="Hyperlink"/>
            <w:noProof/>
          </w:rPr>
          <w:t>Figure 5. Saving the HED tags to the dataset(s)</w:t>
        </w:r>
        <w:r w:rsidR="00E57192">
          <w:rPr>
            <w:noProof/>
            <w:webHidden/>
          </w:rPr>
          <w:tab/>
        </w:r>
        <w:r w:rsidR="00E57192">
          <w:rPr>
            <w:noProof/>
            <w:webHidden/>
          </w:rPr>
          <w:fldChar w:fldCharType="begin"/>
        </w:r>
        <w:r w:rsidR="00E57192">
          <w:rPr>
            <w:noProof/>
            <w:webHidden/>
          </w:rPr>
          <w:instrText xml:space="preserve"> PAGEREF _Toc465674280 \h </w:instrText>
        </w:r>
        <w:r w:rsidR="00E57192">
          <w:rPr>
            <w:noProof/>
            <w:webHidden/>
          </w:rPr>
        </w:r>
        <w:r w:rsidR="00E57192">
          <w:rPr>
            <w:noProof/>
            <w:webHidden/>
          </w:rPr>
          <w:fldChar w:fldCharType="separate"/>
        </w:r>
        <w:r w:rsidR="00023173">
          <w:rPr>
            <w:noProof/>
            <w:webHidden/>
          </w:rPr>
          <w:t>11</w:t>
        </w:r>
        <w:r w:rsidR="00E57192">
          <w:rPr>
            <w:noProof/>
            <w:webHidden/>
          </w:rPr>
          <w:fldChar w:fldCharType="end"/>
        </w:r>
      </w:hyperlink>
    </w:p>
    <w:p w14:paraId="44437AF1" w14:textId="77777777" w:rsidR="00E57192" w:rsidRDefault="00914860">
      <w:pPr>
        <w:pStyle w:val="TableofFigures"/>
        <w:tabs>
          <w:tab w:val="right" w:leader="dot" w:pos="10070"/>
        </w:tabs>
        <w:rPr>
          <w:rFonts w:asciiTheme="minorHAnsi" w:hAnsiTheme="minorHAnsi"/>
          <w:noProof/>
          <w:sz w:val="22"/>
        </w:rPr>
      </w:pPr>
      <w:hyperlink w:anchor="_Toc465674281" w:history="1">
        <w:r w:rsidR="00E57192" w:rsidRPr="00522098">
          <w:rPr>
            <w:rStyle w:val="Hyperlink"/>
            <w:noProof/>
          </w:rPr>
          <w:t>Figure 6. Modifying a field map description</w:t>
        </w:r>
        <w:r w:rsidR="00E57192">
          <w:rPr>
            <w:noProof/>
            <w:webHidden/>
          </w:rPr>
          <w:tab/>
        </w:r>
        <w:r w:rsidR="00E57192">
          <w:rPr>
            <w:noProof/>
            <w:webHidden/>
          </w:rPr>
          <w:fldChar w:fldCharType="begin"/>
        </w:r>
        <w:r w:rsidR="00E57192">
          <w:rPr>
            <w:noProof/>
            <w:webHidden/>
          </w:rPr>
          <w:instrText xml:space="preserve"> PAGEREF _Toc465674281 \h </w:instrText>
        </w:r>
        <w:r w:rsidR="00E57192">
          <w:rPr>
            <w:noProof/>
            <w:webHidden/>
          </w:rPr>
        </w:r>
        <w:r w:rsidR="00E57192">
          <w:rPr>
            <w:noProof/>
            <w:webHidden/>
          </w:rPr>
          <w:fldChar w:fldCharType="separate"/>
        </w:r>
        <w:r w:rsidR="00023173">
          <w:rPr>
            <w:noProof/>
            <w:webHidden/>
          </w:rPr>
          <w:t>12</w:t>
        </w:r>
        <w:r w:rsidR="00E57192">
          <w:rPr>
            <w:noProof/>
            <w:webHidden/>
          </w:rPr>
          <w:fldChar w:fldCharType="end"/>
        </w:r>
      </w:hyperlink>
    </w:p>
    <w:p w14:paraId="6BD04797" w14:textId="77777777" w:rsidR="00E57192" w:rsidRDefault="00914860">
      <w:pPr>
        <w:pStyle w:val="TableofFigures"/>
        <w:tabs>
          <w:tab w:val="right" w:leader="dot" w:pos="10070"/>
        </w:tabs>
        <w:rPr>
          <w:rFonts w:asciiTheme="minorHAnsi" w:hAnsiTheme="minorHAnsi"/>
          <w:noProof/>
          <w:sz w:val="22"/>
        </w:rPr>
      </w:pPr>
      <w:hyperlink w:anchor="_Toc465674282" w:history="1">
        <w:r w:rsidR="00E57192" w:rsidRPr="00522098">
          <w:rPr>
            <w:rStyle w:val="Hyperlink"/>
            <w:noProof/>
          </w:rPr>
          <w:t>Figure 7. pop_tagdir menu</w:t>
        </w:r>
        <w:r w:rsidR="00E57192">
          <w:rPr>
            <w:noProof/>
            <w:webHidden/>
          </w:rPr>
          <w:tab/>
        </w:r>
        <w:r w:rsidR="00E57192">
          <w:rPr>
            <w:noProof/>
            <w:webHidden/>
          </w:rPr>
          <w:fldChar w:fldCharType="begin"/>
        </w:r>
        <w:r w:rsidR="00E57192">
          <w:rPr>
            <w:noProof/>
            <w:webHidden/>
          </w:rPr>
          <w:instrText xml:space="preserve"> PAGEREF _Toc465674282 \h </w:instrText>
        </w:r>
        <w:r w:rsidR="00E57192">
          <w:rPr>
            <w:noProof/>
            <w:webHidden/>
          </w:rPr>
        </w:r>
        <w:r w:rsidR="00E57192">
          <w:rPr>
            <w:noProof/>
            <w:webHidden/>
          </w:rPr>
          <w:fldChar w:fldCharType="separate"/>
        </w:r>
        <w:r w:rsidR="00023173">
          <w:rPr>
            <w:noProof/>
            <w:webHidden/>
          </w:rPr>
          <w:t>14</w:t>
        </w:r>
        <w:r w:rsidR="00E57192">
          <w:rPr>
            <w:noProof/>
            <w:webHidden/>
          </w:rPr>
          <w:fldChar w:fldCharType="end"/>
        </w:r>
      </w:hyperlink>
    </w:p>
    <w:p w14:paraId="3057561B" w14:textId="77777777" w:rsidR="00E57192" w:rsidRDefault="00914860">
      <w:pPr>
        <w:pStyle w:val="TableofFigures"/>
        <w:tabs>
          <w:tab w:val="right" w:leader="dot" w:pos="10070"/>
        </w:tabs>
        <w:rPr>
          <w:rFonts w:asciiTheme="minorHAnsi" w:hAnsiTheme="minorHAnsi"/>
          <w:noProof/>
          <w:sz w:val="22"/>
        </w:rPr>
      </w:pPr>
      <w:hyperlink w:anchor="_Toc465674283" w:history="1">
        <w:r w:rsidR="00E57192" w:rsidRPr="00522098">
          <w:rPr>
            <w:rStyle w:val="Hyperlink"/>
            <w:noProof/>
          </w:rPr>
          <w:t>Figure 8. pop_tagstudy menu</w:t>
        </w:r>
        <w:r w:rsidR="00E57192">
          <w:rPr>
            <w:noProof/>
            <w:webHidden/>
          </w:rPr>
          <w:tab/>
        </w:r>
        <w:r w:rsidR="00E57192">
          <w:rPr>
            <w:noProof/>
            <w:webHidden/>
          </w:rPr>
          <w:fldChar w:fldCharType="begin"/>
        </w:r>
        <w:r w:rsidR="00E57192">
          <w:rPr>
            <w:noProof/>
            <w:webHidden/>
          </w:rPr>
          <w:instrText xml:space="preserve"> PAGEREF _Toc465674283 \h </w:instrText>
        </w:r>
        <w:r w:rsidR="00E57192">
          <w:rPr>
            <w:noProof/>
            <w:webHidden/>
          </w:rPr>
        </w:r>
        <w:r w:rsidR="00E57192">
          <w:rPr>
            <w:noProof/>
            <w:webHidden/>
          </w:rPr>
          <w:fldChar w:fldCharType="separate"/>
        </w:r>
        <w:r w:rsidR="00023173">
          <w:rPr>
            <w:noProof/>
            <w:webHidden/>
          </w:rPr>
          <w:t>17</w:t>
        </w:r>
        <w:r w:rsidR="00E57192">
          <w:rPr>
            <w:noProof/>
            <w:webHidden/>
          </w:rPr>
          <w:fldChar w:fldCharType="end"/>
        </w:r>
      </w:hyperlink>
    </w:p>
    <w:p w14:paraId="218F132A" w14:textId="77777777" w:rsidR="00E57192" w:rsidRDefault="00914860">
      <w:pPr>
        <w:pStyle w:val="TableofFigures"/>
        <w:tabs>
          <w:tab w:val="right" w:leader="dot" w:pos="10070"/>
        </w:tabs>
        <w:rPr>
          <w:rFonts w:asciiTheme="minorHAnsi" w:hAnsiTheme="minorHAnsi"/>
          <w:noProof/>
          <w:sz w:val="22"/>
        </w:rPr>
      </w:pPr>
      <w:hyperlink w:anchor="_Toc465674284" w:history="1">
        <w:r w:rsidR="00E57192" w:rsidRPr="00522098">
          <w:rPr>
            <w:rStyle w:val="Hyperlink"/>
            <w:noProof/>
          </w:rPr>
          <w:t>Figure 9. pop_validateeeg menu</w:t>
        </w:r>
        <w:r w:rsidR="00E57192">
          <w:rPr>
            <w:noProof/>
            <w:webHidden/>
          </w:rPr>
          <w:tab/>
        </w:r>
        <w:r w:rsidR="00E57192">
          <w:rPr>
            <w:noProof/>
            <w:webHidden/>
          </w:rPr>
          <w:fldChar w:fldCharType="begin"/>
        </w:r>
        <w:r w:rsidR="00E57192">
          <w:rPr>
            <w:noProof/>
            <w:webHidden/>
          </w:rPr>
          <w:instrText xml:space="preserve"> PAGEREF _Toc465674284 \h </w:instrText>
        </w:r>
        <w:r w:rsidR="00E57192">
          <w:rPr>
            <w:noProof/>
            <w:webHidden/>
          </w:rPr>
        </w:r>
        <w:r w:rsidR="00E57192">
          <w:rPr>
            <w:noProof/>
            <w:webHidden/>
          </w:rPr>
          <w:fldChar w:fldCharType="separate"/>
        </w:r>
        <w:r w:rsidR="00023173">
          <w:rPr>
            <w:noProof/>
            <w:webHidden/>
          </w:rPr>
          <w:t>22</w:t>
        </w:r>
        <w:r w:rsidR="00E57192">
          <w:rPr>
            <w:noProof/>
            <w:webHidden/>
          </w:rPr>
          <w:fldChar w:fldCharType="end"/>
        </w:r>
      </w:hyperlink>
    </w:p>
    <w:p w14:paraId="08DF056F" w14:textId="77777777" w:rsidR="00E57192" w:rsidRDefault="00914860">
      <w:pPr>
        <w:pStyle w:val="TableofFigures"/>
        <w:tabs>
          <w:tab w:val="right" w:leader="dot" w:pos="10070"/>
        </w:tabs>
        <w:rPr>
          <w:rFonts w:asciiTheme="minorHAnsi" w:hAnsiTheme="minorHAnsi"/>
          <w:noProof/>
          <w:sz w:val="22"/>
        </w:rPr>
      </w:pPr>
      <w:hyperlink w:anchor="_Toc465674285" w:history="1">
        <w:r w:rsidR="00E57192" w:rsidRPr="00522098">
          <w:rPr>
            <w:rStyle w:val="Hyperlink"/>
            <w:noProof/>
          </w:rPr>
          <w:t>Figure 10. pop_validatedir menu</w:t>
        </w:r>
        <w:r w:rsidR="00E57192">
          <w:rPr>
            <w:noProof/>
            <w:webHidden/>
          </w:rPr>
          <w:tab/>
        </w:r>
        <w:r w:rsidR="00E57192">
          <w:rPr>
            <w:noProof/>
            <w:webHidden/>
          </w:rPr>
          <w:fldChar w:fldCharType="begin"/>
        </w:r>
        <w:r w:rsidR="00E57192">
          <w:rPr>
            <w:noProof/>
            <w:webHidden/>
          </w:rPr>
          <w:instrText xml:space="preserve"> PAGEREF _Toc465674285 \h </w:instrText>
        </w:r>
        <w:r w:rsidR="00E57192">
          <w:rPr>
            <w:noProof/>
            <w:webHidden/>
          </w:rPr>
        </w:r>
        <w:r w:rsidR="00E57192">
          <w:rPr>
            <w:noProof/>
            <w:webHidden/>
          </w:rPr>
          <w:fldChar w:fldCharType="separate"/>
        </w:r>
        <w:r w:rsidR="00023173">
          <w:rPr>
            <w:noProof/>
            <w:webHidden/>
          </w:rPr>
          <w:t>24</w:t>
        </w:r>
        <w:r w:rsidR="00E57192">
          <w:rPr>
            <w:noProof/>
            <w:webHidden/>
          </w:rPr>
          <w:fldChar w:fldCharType="end"/>
        </w:r>
      </w:hyperlink>
    </w:p>
    <w:p w14:paraId="6EE01843" w14:textId="77777777" w:rsidR="00E57192" w:rsidRDefault="00914860">
      <w:pPr>
        <w:pStyle w:val="TableofFigures"/>
        <w:tabs>
          <w:tab w:val="right" w:leader="dot" w:pos="10070"/>
        </w:tabs>
        <w:rPr>
          <w:rFonts w:asciiTheme="minorHAnsi" w:hAnsiTheme="minorHAnsi"/>
          <w:noProof/>
          <w:sz w:val="22"/>
        </w:rPr>
      </w:pPr>
      <w:hyperlink w:anchor="_Toc465674286" w:history="1">
        <w:r w:rsidR="00E57192" w:rsidRPr="00522098">
          <w:rPr>
            <w:rStyle w:val="Hyperlink"/>
            <w:noProof/>
          </w:rPr>
          <w:t>Figure 11. pop_validatestudy menu</w:t>
        </w:r>
        <w:r w:rsidR="00E57192">
          <w:rPr>
            <w:noProof/>
            <w:webHidden/>
          </w:rPr>
          <w:tab/>
        </w:r>
        <w:r w:rsidR="00E57192">
          <w:rPr>
            <w:noProof/>
            <w:webHidden/>
          </w:rPr>
          <w:fldChar w:fldCharType="begin"/>
        </w:r>
        <w:r w:rsidR="00E57192">
          <w:rPr>
            <w:noProof/>
            <w:webHidden/>
          </w:rPr>
          <w:instrText xml:space="preserve"> PAGEREF _Toc465674286 \h </w:instrText>
        </w:r>
        <w:r w:rsidR="00E57192">
          <w:rPr>
            <w:noProof/>
            <w:webHidden/>
          </w:rPr>
        </w:r>
        <w:r w:rsidR="00E57192">
          <w:rPr>
            <w:noProof/>
            <w:webHidden/>
          </w:rPr>
          <w:fldChar w:fldCharType="separate"/>
        </w:r>
        <w:r w:rsidR="00023173">
          <w:rPr>
            <w:noProof/>
            <w:webHidden/>
          </w:rPr>
          <w:t>26</w:t>
        </w:r>
        <w:r w:rsidR="00E57192">
          <w:rPr>
            <w:noProof/>
            <w:webHidden/>
          </w:rPr>
          <w:fldChar w:fldCharType="end"/>
        </w:r>
      </w:hyperlink>
    </w:p>
    <w:p w14:paraId="260FB13C" w14:textId="77777777" w:rsidR="00E57192" w:rsidRDefault="00914860">
      <w:pPr>
        <w:pStyle w:val="TableofFigures"/>
        <w:tabs>
          <w:tab w:val="right" w:leader="dot" w:pos="10070"/>
        </w:tabs>
        <w:rPr>
          <w:rFonts w:asciiTheme="minorHAnsi" w:hAnsiTheme="minorHAnsi"/>
          <w:noProof/>
          <w:sz w:val="22"/>
        </w:rPr>
      </w:pPr>
      <w:hyperlink w:anchor="_Toc465674287" w:history="1">
        <w:r w:rsidR="00E57192" w:rsidRPr="00522098">
          <w:rPr>
            <w:rStyle w:val="Hyperlink"/>
            <w:noProof/>
          </w:rPr>
          <w:t>Figure 12. Input settings menu for pop_epochhed</w:t>
        </w:r>
        <w:r w:rsidR="00E57192">
          <w:rPr>
            <w:noProof/>
            <w:webHidden/>
          </w:rPr>
          <w:tab/>
        </w:r>
        <w:r w:rsidR="00E57192">
          <w:rPr>
            <w:noProof/>
            <w:webHidden/>
          </w:rPr>
          <w:fldChar w:fldCharType="begin"/>
        </w:r>
        <w:r w:rsidR="00E57192">
          <w:rPr>
            <w:noProof/>
            <w:webHidden/>
          </w:rPr>
          <w:instrText xml:space="preserve"> PAGEREF _Toc465674287 \h </w:instrText>
        </w:r>
        <w:r w:rsidR="00E57192">
          <w:rPr>
            <w:noProof/>
            <w:webHidden/>
          </w:rPr>
        </w:r>
        <w:r w:rsidR="00E57192">
          <w:rPr>
            <w:noProof/>
            <w:webHidden/>
          </w:rPr>
          <w:fldChar w:fldCharType="separate"/>
        </w:r>
        <w:r w:rsidR="00023173">
          <w:rPr>
            <w:noProof/>
            <w:webHidden/>
          </w:rPr>
          <w:t>27</w:t>
        </w:r>
        <w:r w:rsidR="00E57192">
          <w:rPr>
            <w:noProof/>
            <w:webHidden/>
          </w:rPr>
          <w:fldChar w:fldCharType="end"/>
        </w:r>
      </w:hyperlink>
    </w:p>
    <w:p w14:paraId="430F1E0B" w14:textId="77777777" w:rsidR="00E57192" w:rsidRDefault="00914860">
      <w:pPr>
        <w:pStyle w:val="TableofFigures"/>
        <w:tabs>
          <w:tab w:val="right" w:leader="dot" w:pos="10070"/>
        </w:tabs>
        <w:rPr>
          <w:rFonts w:asciiTheme="minorHAnsi" w:hAnsiTheme="minorHAnsi"/>
          <w:noProof/>
          <w:sz w:val="22"/>
        </w:rPr>
      </w:pPr>
      <w:hyperlink w:anchor="_Toc465674288" w:history="1">
        <w:r w:rsidR="00E57192" w:rsidRPr="00522098">
          <w:rPr>
            <w:rStyle w:val="Hyperlink"/>
            <w:noProof/>
          </w:rPr>
          <w:t>Figure 13. pop_epochhed search bar</w:t>
        </w:r>
        <w:r w:rsidR="00E57192">
          <w:rPr>
            <w:noProof/>
            <w:webHidden/>
          </w:rPr>
          <w:tab/>
        </w:r>
        <w:r w:rsidR="00E57192">
          <w:rPr>
            <w:noProof/>
            <w:webHidden/>
          </w:rPr>
          <w:fldChar w:fldCharType="begin"/>
        </w:r>
        <w:r w:rsidR="00E57192">
          <w:rPr>
            <w:noProof/>
            <w:webHidden/>
          </w:rPr>
          <w:instrText xml:space="preserve"> PAGEREF _Toc465674288 \h </w:instrText>
        </w:r>
        <w:r w:rsidR="00E57192">
          <w:rPr>
            <w:noProof/>
            <w:webHidden/>
          </w:rPr>
        </w:r>
        <w:r w:rsidR="00E57192">
          <w:rPr>
            <w:noProof/>
            <w:webHidden/>
          </w:rPr>
          <w:fldChar w:fldCharType="separate"/>
        </w:r>
        <w:r w:rsidR="00023173">
          <w:rPr>
            <w:noProof/>
            <w:webHidden/>
          </w:rPr>
          <w:t>29</w:t>
        </w:r>
        <w:r w:rsidR="00E57192">
          <w:rPr>
            <w:noProof/>
            <w:webHidden/>
          </w:rPr>
          <w:fldChar w:fldCharType="end"/>
        </w:r>
      </w:hyperlink>
    </w:p>
    <w:p w14:paraId="598A322E" w14:textId="77777777" w:rsidR="001951C6" w:rsidRDefault="003B1560"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2A758F8A" w14:textId="3E764BBB" w:rsidR="001951C6" w:rsidRDefault="001951C6" w:rsidP="001951C6">
      <w:pPr>
        <w:pStyle w:val="Heading1"/>
        <w:rPr>
          <w:rStyle w:val="Hyperlink"/>
          <w:noProof/>
        </w:rPr>
      </w:pPr>
      <w:bookmarkStart w:id="1" w:name="_Toc465674290"/>
      <w:r w:rsidRPr="00AD45DD">
        <w:lastRenderedPageBreak/>
        <w:t>Table</w:t>
      </w:r>
      <w:r>
        <w:t xml:space="preserve"> of Tables</w:t>
      </w:r>
      <w:bookmarkEnd w:id="1"/>
    </w:p>
    <w:p w14:paraId="25B3E28F" w14:textId="77777777" w:rsidR="001951C6" w:rsidRDefault="00914860">
      <w:pPr>
        <w:pStyle w:val="TableofFigures"/>
        <w:tabs>
          <w:tab w:val="right" w:leader="dot" w:pos="10070"/>
        </w:tabs>
        <w:rPr>
          <w:rFonts w:asciiTheme="minorHAnsi" w:hAnsiTheme="minorHAnsi"/>
          <w:noProof/>
          <w:sz w:val="22"/>
        </w:rPr>
      </w:pPr>
      <w:hyperlink w:anchor="_Toc465674259" w:history="1">
        <w:r w:rsidR="001951C6" w:rsidRPr="00D6576E">
          <w:rPr>
            <w:rStyle w:val="Hyperlink"/>
            <w:noProof/>
          </w:rPr>
          <w:t>Table 1. A summary of arguments for pop_tageeg.</w:t>
        </w:r>
        <w:r w:rsidR="001951C6">
          <w:rPr>
            <w:noProof/>
            <w:webHidden/>
          </w:rPr>
          <w:tab/>
        </w:r>
        <w:r w:rsidR="001951C6">
          <w:rPr>
            <w:noProof/>
            <w:webHidden/>
          </w:rPr>
          <w:fldChar w:fldCharType="begin"/>
        </w:r>
        <w:r w:rsidR="001951C6">
          <w:rPr>
            <w:noProof/>
            <w:webHidden/>
          </w:rPr>
          <w:instrText xml:space="preserve"> PAGEREF _Toc465674259 \h </w:instrText>
        </w:r>
        <w:r w:rsidR="001951C6">
          <w:rPr>
            <w:noProof/>
            <w:webHidden/>
          </w:rPr>
        </w:r>
        <w:r w:rsidR="001951C6">
          <w:rPr>
            <w:noProof/>
            <w:webHidden/>
          </w:rPr>
          <w:fldChar w:fldCharType="separate"/>
        </w:r>
        <w:r w:rsidR="00023173">
          <w:rPr>
            <w:noProof/>
            <w:webHidden/>
          </w:rPr>
          <w:t>13</w:t>
        </w:r>
        <w:r w:rsidR="001951C6">
          <w:rPr>
            <w:noProof/>
            <w:webHidden/>
          </w:rPr>
          <w:fldChar w:fldCharType="end"/>
        </w:r>
      </w:hyperlink>
    </w:p>
    <w:p w14:paraId="0107453F" w14:textId="77777777" w:rsidR="001951C6" w:rsidRDefault="00914860">
      <w:pPr>
        <w:pStyle w:val="TableofFigures"/>
        <w:tabs>
          <w:tab w:val="right" w:leader="dot" w:pos="10070"/>
        </w:tabs>
        <w:rPr>
          <w:rFonts w:asciiTheme="minorHAnsi" w:hAnsiTheme="minorHAnsi"/>
          <w:noProof/>
          <w:sz w:val="22"/>
        </w:rPr>
      </w:pPr>
      <w:hyperlink w:anchor="_Toc465674260" w:history="1">
        <w:r w:rsidR="001951C6" w:rsidRPr="00D6576E">
          <w:rPr>
            <w:rStyle w:val="Hyperlink"/>
            <w:noProof/>
          </w:rPr>
          <w:t>Table 2. A summary of arguments for pop_tagdir.</w:t>
        </w:r>
        <w:r w:rsidR="001951C6">
          <w:rPr>
            <w:noProof/>
            <w:webHidden/>
          </w:rPr>
          <w:tab/>
        </w:r>
        <w:r w:rsidR="001951C6">
          <w:rPr>
            <w:noProof/>
            <w:webHidden/>
          </w:rPr>
          <w:fldChar w:fldCharType="begin"/>
        </w:r>
        <w:r w:rsidR="001951C6">
          <w:rPr>
            <w:noProof/>
            <w:webHidden/>
          </w:rPr>
          <w:instrText xml:space="preserve"> PAGEREF _Toc465674260 \h </w:instrText>
        </w:r>
        <w:r w:rsidR="001951C6">
          <w:rPr>
            <w:noProof/>
            <w:webHidden/>
          </w:rPr>
        </w:r>
        <w:r w:rsidR="001951C6">
          <w:rPr>
            <w:noProof/>
            <w:webHidden/>
          </w:rPr>
          <w:fldChar w:fldCharType="separate"/>
        </w:r>
        <w:r w:rsidR="00023173">
          <w:rPr>
            <w:noProof/>
            <w:webHidden/>
          </w:rPr>
          <w:t>16</w:t>
        </w:r>
        <w:r w:rsidR="001951C6">
          <w:rPr>
            <w:noProof/>
            <w:webHidden/>
          </w:rPr>
          <w:fldChar w:fldCharType="end"/>
        </w:r>
      </w:hyperlink>
    </w:p>
    <w:p w14:paraId="0EF82555" w14:textId="77777777" w:rsidR="001951C6" w:rsidRDefault="00914860">
      <w:pPr>
        <w:pStyle w:val="TableofFigures"/>
        <w:tabs>
          <w:tab w:val="right" w:leader="dot" w:pos="10070"/>
        </w:tabs>
        <w:rPr>
          <w:rFonts w:asciiTheme="minorHAnsi" w:hAnsiTheme="minorHAnsi"/>
          <w:noProof/>
          <w:sz w:val="22"/>
        </w:rPr>
      </w:pPr>
      <w:hyperlink w:anchor="_Toc465674261" w:history="1">
        <w:r w:rsidR="001951C6" w:rsidRPr="00D6576E">
          <w:rPr>
            <w:rStyle w:val="Hyperlink"/>
            <w:noProof/>
          </w:rPr>
          <w:t>Table 3. A summary of arguments for pop_tagstudy.</w:t>
        </w:r>
        <w:r w:rsidR="001951C6">
          <w:rPr>
            <w:noProof/>
            <w:webHidden/>
          </w:rPr>
          <w:tab/>
        </w:r>
        <w:r w:rsidR="001951C6">
          <w:rPr>
            <w:noProof/>
            <w:webHidden/>
          </w:rPr>
          <w:fldChar w:fldCharType="begin"/>
        </w:r>
        <w:r w:rsidR="001951C6">
          <w:rPr>
            <w:noProof/>
            <w:webHidden/>
          </w:rPr>
          <w:instrText xml:space="preserve"> PAGEREF _Toc465674261 \h </w:instrText>
        </w:r>
        <w:r w:rsidR="001951C6">
          <w:rPr>
            <w:noProof/>
            <w:webHidden/>
          </w:rPr>
        </w:r>
        <w:r w:rsidR="001951C6">
          <w:rPr>
            <w:noProof/>
            <w:webHidden/>
          </w:rPr>
          <w:fldChar w:fldCharType="separate"/>
        </w:r>
        <w:r w:rsidR="00023173">
          <w:rPr>
            <w:noProof/>
            <w:webHidden/>
          </w:rPr>
          <w:t>19</w:t>
        </w:r>
        <w:r w:rsidR="001951C6">
          <w:rPr>
            <w:noProof/>
            <w:webHidden/>
          </w:rPr>
          <w:fldChar w:fldCharType="end"/>
        </w:r>
      </w:hyperlink>
    </w:p>
    <w:p w14:paraId="60BCDE22" w14:textId="77777777" w:rsidR="001951C6" w:rsidRDefault="00914860">
      <w:pPr>
        <w:pStyle w:val="TableofFigures"/>
        <w:tabs>
          <w:tab w:val="right" w:leader="dot" w:pos="10070"/>
        </w:tabs>
        <w:rPr>
          <w:rFonts w:asciiTheme="minorHAnsi" w:hAnsiTheme="minorHAnsi"/>
          <w:noProof/>
          <w:sz w:val="22"/>
        </w:rPr>
      </w:pPr>
      <w:hyperlink w:anchor="_Toc465674262" w:history="1">
        <w:r w:rsidR="001951C6" w:rsidRPr="00D6576E">
          <w:rPr>
            <w:rStyle w:val="Hyperlink"/>
            <w:noProof/>
          </w:rPr>
          <w:t>Table 4. A summary of arguments for pop_validateeeg.</w:t>
        </w:r>
        <w:r w:rsidR="001951C6">
          <w:rPr>
            <w:noProof/>
            <w:webHidden/>
          </w:rPr>
          <w:tab/>
        </w:r>
        <w:r w:rsidR="001951C6">
          <w:rPr>
            <w:noProof/>
            <w:webHidden/>
          </w:rPr>
          <w:fldChar w:fldCharType="begin"/>
        </w:r>
        <w:r w:rsidR="001951C6">
          <w:rPr>
            <w:noProof/>
            <w:webHidden/>
          </w:rPr>
          <w:instrText xml:space="preserve"> PAGEREF _Toc465674262 \h </w:instrText>
        </w:r>
        <w:r w:rsidR="001951C6">
          <w:rPr>
            <w:noProof/>
            <w:webHidden/>
          </w:rPr>
        </w:r>
        <w:r w:rsidR="001951C6">
          <w:rPr>
            <w:noProof/>
            <w:webHidden/>
          </w:rPr>
          <w:fldChar w:fldCharType="separate"/>
        </w:r>
        <w:r w:rsidR="00023173">
          <w:rPr>
            <w:noProof/>
            <w:webHidden/>
          </w:rPr>
          <w:t>23</w:t>
        </w:r>
        <w:r w:rsidR="001951C6">
          <w:rPr>
            <w:noProof/>
            <w:webHidden/>
          </w:rPr>
          <w:fldChar w:fldCharType="end"/>
        </w:r>
      </w:hyperlink>
    </w:p>
    <w:p w14:paraId="48A2A2CB" w14:textId="77777777" w:rsidR="001951C6" w:rsidRDefault="00914860">
      <w:pPr>
        <w:pStyle w:val="TableofFigures"/>
        <w:tabs>
          <w:tab w:val="right" w:leader="dot" w:pos="10070"/>
        </w:tabs>
        <w:rPr>
          <w:rFonts w:asciiTheme="minorHAnsi" w:hAnsiTheme="minorHAnsi"/>
          <w:noProof/>
          <w:sz w:val="22"/>
        </w:rPr>
      </w:pPr>
      <w:hyperlink w:anchor="_Toc465674263" w:history="1">
        <w:r w:rsidR="001951C6" w:rsidRPr="00D6576E">
          <w:rPr>
            <w:rStyle w:val="Hyperlink"/>
            <w:noProof/>
          </w:rPr>
          <w:t>Table 5. A summary of arguments for pop_validatedir.</w:t>
        </w:r>
        <w:r w:rsidR="001951C6">
          <w:rPr>
            <w:noProof/>
            <w:webHidden/>
          </w:rPr>
          <w:tab/>
        </w:r>
        <w:r w:rsidR="001951C6">
          <w:rPr>
            <w:noProof/>
            <w:webHidden/>
          </w:rPr>
          <w:fldChar w:fldCharType="begin"/>
        </w:r>
        <w:r w:rsidR="001951C6">
          <w:rPr>
            <w:noProof/>
            <w:webHidden/>
          </w:rPr>
          <w:instrText xml:space="preserve"> PAGEREF _Toc465674263 \h </w:instrText>
        </w:r>
        <w:r w:rsidR="001951C6">
          <w:rPr>
            <w:noProof/>
            <w:webHidden/>
          </w:rPr>
        </w:r>
        <w:r w:rsidR="001951C6">
          <w:rPr>
            <w:noProof/>
            <w:webHidden/>
          </w:rPr>
          <w:fldChar w:fldCharType="separate"/>
        </w:r>
        <w:r w:rsidR="00023173">
          <w:rPr>
            <w:noProof/>
            <w:webHidden/>
          </w:rPr>
          <w:t>25</w:t>
        </w:r>
        <w:r w:rsidR="001951C6">
          <w:rPr>
            <w:noProof/>
            <w:webHidden/>
          </w:rPr>
          <w:fldChar w:fldCharType="end"/>
        </w:r>
      </w:hyperlink>
    </w:p>
    <w:p w14:paraId="224C1F36" w14:textId="77777777" w:rsidR="001951C6" w:rsidRDefault="00914860">
      <w:pPr>
        <w:pStyle w:val="TableofFigures"/>
        <w:tabs>
          <w:tab w:val="right" w:leader="dot" w:pos="10070"/>
        </w:tabs>
        <w:rPr>
          <w:rFonts w:asciiTheme="minorHAnsi" w:hAnsiTheme="minorHAnsi"/>
          <w:noProof/>
          <w:sz w:val="22"/>
        </w:rPr>
      </w:pPr>
      <w:hyperlink w:anchor="_Toc465674264" w:history="1">
        <w:r w:rsidR="001951C6" w:rsidRPr="00D6576E">
          <w:rPr>
            <w:rStyle w:val="Hyperlink"/>
            <w:rFonts w:cs="Times New Roman"/>
            <w:noProof/>
          </w:rPr>
          <w:t>Table 6. A summary of arguments for pop_validatestudy.</w:t>
        </w:r>
        <w:r w:rsidR="001951C6">
          <w:rPr>
            <w:noProof/>
            <w:webHidden/>
          </w:rPr>
          <w:tab/>
        </w:r>
        <w:r w:rsidR="001951C6">
          <w:rPr>
            <w:noProof/>
            <w:webHidden/>
          </w:rPr>
          <w:fldChar w:fldCharType="begin"/>
        </w:r>
        <w:r w:rsidR="001951C6">
          <w:rPr>
            <w:noProof/>
            <w:webHidden/>
          </w:rPr>
          <w:instrText xml:space="preserve"> PAGEREF _Toc465674264 \h </w:instrText>
        </w:r>
        <w:r w:rsidR="001951C6">
          <w:rPr>
            <w:noProof/>
            <w:webHidden/>
          </w:rPr>
        </w:r>
        <w:r w:rsidR="001951C6">
          <w:rPr>
            <w:noProof/>
            <w:webHidden/>
          </w:rPr>
          <w:fldChar w:fldCharType="separate"/>
        </w:r>
        <w:r w:rsidR="00023173">
          <w:rPr>
            <w:noProof/>
            <w:webHidden/>
          </w:rPr>
          <w:t>27</w:t>
        </w:r>
        <w:r w:rsidR="001951C6">
          <w:rPr>
            <w:noProof/>
            <w:webHidden/>
          </w:rPr>
          <w:fldChar w:fldCharType="end"/>
        </w:r>
      </w:hyperlink>
    </w:p>
    <w:p w14:paraId="5D562FCF" w14:textId="77777777" w:rsidR="001951C6" w:rsidRDefault="00914860">
      <w:pPr>
        <w:pStyle w:val="TableofFigures"/>
        <w:tabs>
          <w:tab w:val="right" w:leader="dot" w:pos="10070"/>
        </w:tabs>
        <w:rPr>
          <w:rFonts w:asciiTheme="minorHAnsi" w:hAnsiTheme="minorHAnsi"/>
          <w:noProof/>
          <w:sz w:val="22"/>
        </w:rPr>
      </w:pPr>
      <w:hyperlink w:anchor="_Toc465674265" w:history="1">
        <w:r w:rsidR="001951C6" w:rsidRPr="00D6576E">
          <w:rPr>
            <w:rStyle w:val="Hyperlink"/>
            <w:noProof/>
          </w:rPr>
          <w:t>Table 4. A summary of arguments for pop_epochhed.</w:t>
        </w:r>
        <w:r w:rsidR="001951C6">
          <w:rPr>
            <w:noProof/>
            <w:webHidden/>
          </w:rPr>
          <w:tab/>
        </w:r>
        <w:r w:rsidR="001951C6">
          <w:rPr>
            <w:noProof/>
            <w:webHidden/>
          </w:rPr>
          <w:fldChar w:fldCharType="begin"/>
        </w:r>
        <w:r w:rsidR="001951C6">
          <w:rPr>
            <w:noProof/>
            <w:webHidden/>
          </w:rPr>
          <w:instrText xml:space="preserve"> PAGEREF _Toc465674265 \h </w:instrText>
        </w:r>
        <w:r w:rsidR="001951C6">
          <w:rPr>
            <w:noProof/>
            <w:webHidden/>
          </w:rPr>
        </w:r>
        <w:r w:rsidR="001951C6">
          <w:rPr>
            <w:noProof/>
            <w:webHidden/>
          </w:rPr>
          <w:fldChar w:fldCharType="separate"/>
        </w:r>
        <w:r w:rsidR="00023173">
          <w:rPr>
            <w:noProof/>
            <w:webHidden/>
          </w:rPr>
          <w:t>30</w:t>
        </w:r>
        <w:r w:rsidR="001951C6">
          <w:rPr>
            <w:noProof/>
            <w:webHidden/>
          </w:rPr>
          <w:fldChar w:fldCharType="end"/>
        </w:r>
      </w:hyperlink>
    </w:p>
    <w:p w14:paraId="4E750632" w14:textId="77777777" w:rsidR="001951C6" w:rsidRDefault="00914860">
      <w:pPr>
        <w:pStyle w:val="TableofFigures"/>
        <w:tabs>
          <w:tab w:val="right" w:leader="dot" w:pos="10070"/>
        </w:tabs>
        <w:rPr>
          <w:rFonts w:asciiTheme="minorHAnsi" w:hAnsiTheme="minorHAnsi"/>
          <w:noProof/>
          <w:sz w:val="22"/>
        </w:rPr>
      </w:pPr>
      <w:hyperlink w:anchor="_Toc465674266" w:history="1">
        <w:r w:rsidR="001951C6" w:rsidRPr="00D6576E">
          <w:rPr>
            <w:rStyle w:val="Hyperlink"/>
            <w:noProof/>
          </w:rPr>
          <w:t>Table 5. A summary of arguments for fieldMap constructor.</w:t>
        </w:r>
        <w:r w:rsidR="001951C6">
          <w:rPr>
            <w:noProof/>
            <w:webHidden/>
          </w:rPr>
          <w:tab/>
        </w:r>
        <w:r w:rsidR="001951C6">
          <w:rPr>
            <w:noProof/>
            <w:webHidden/>
          </w:rPr>
          <w:fldChar w:fldCharType="begin"/>
        </w:r>
        <w:r w:rsidR="001951C6">
          <w:rPr>
            <w:noProof/>
            <w:webHidden/>
          </w:rPr>
          <w:instrText xml:space="preserve"> PAGEREF _Toc465674266 \h </w:instrText>
        </w:r>
        <w:r w:rsidR="001951C6">
          <w:rPr>
            <w:noProof/>
            <w:webHidden/>
          </w:rPr>
        </w:r>
        <w:r w:rsidR="001951C6">
          <w:rPr>
            <w:noProof/>
            <w:webHidden/>
          </w:rPr>
          <w:fldChar w:fldCharType="separate"/>
        </w:r>
        <w:r w:rsidR="00023173">
          <w:rPr>
            <w:noProof/>
            <w:webHidden/>
          </w:rPr>
          <w:t>39</w:t>
        </w:r>
        <w:r w:rsidR="001951C6">
          <w:rPr>
            <w:noProof/>
            <w:webHidden/>
          </w:rPr>
          <w:fldChar w:fldCharType="end"/>
        </w:r>
      </w:hyperlink>
    </w:p>
    <w:p w14:paraId="7A7B7883" w14:textId="77777777" w:rsidR="001951C6" w:rsidRDefault="00914860">
      <w:pPr>
        <w:pStyle w:val="TableofFigures"/>
        <w:tabs>
          <w:tab w:val="right" w:leader="dot" w:pos="10070"/>
        </w:tabs>
        <w:rPr>
          <w:rFonts w:asciiTheme="minorHAnsi" w:hAnsiTheme="minorHAnsi"/>
          <w:noProof/>
          <w:sz w:val="22"/>
        </w:rPr>
      </w:pPr>
      <w:hyperlink w:anchor="_Toc465674267" w:history="1">
        <w:r w:rsidR="001951C6" w:rsidRPr="00D6576E">
          <w:rPr>
            <w:rStyle w:val="Hyperlink"/>
            <w:noProof/>
          </w:rPr>
          <w:t>Table 6. A summary of the public methods of the fieldMap class.</w:t>
        </w:r>
        <w:r w:rsidR="001951C6">
          <w:rPr>
            <w:noProof/>
            <w:webHidden/>
          </w:rPr>
          <w:tab/>
        </w:r>
        <w:r w:rsidR="001951C6">
          <w:rPr>
            <w:noProof/>
            <w:webHidden/>
          </w:rPr>
          <w:fldChar w:fldCharType="begin"/>
        </w:r>
        <w:r w:rsidR="001951C6">
          <w:rPr>
            <w:noProof/>
            <w:webHidden/>
          </w:rPr>
          <w:instrText xml:space="preserve"> PAGEREF _Toc465674267 \h </w:instrText>
        </w:r>
        <w:r w:rsidR="001951C6">
          <w:rPr>
            <w:noProof/>
            <w:webHidden/>
          </w:rPr>
        </w:r>
        <w:r w:rsidR="001951C6">
          <w:rPr>
            <w:noProof/>
            <w:webHidden/>
          </w:rPr>
          <w:fldChar w:fldCharType="separate"/>
        </w:r>
        <w:r w:rsidR="00023173">
          <w:rPr>
            <w:noProof/>
            <w:webHidden/>
          </w:rPr>
          <w:t>40</w:t>
        </w:r>
        <w:r w:rsidR="001951C6">
          <w:rPr>
            <w:noProof/>
            <w:webHidden/>
          </w:rPr>
          <w:fldChar w:fldCharType="end"/>
        </w:r>
      </w:hyperlink>
    </w:p>
    <w:p w14:paraId="6DCB3D50" w14:textId="77777777" w:rsidR="001951C6" w:rsidRDefault="00914860">
      <w:pPr>
        <w:pStyle w:val="TableofFigures"/>
        <w:tabs>
          <w:tab w:val="right" w:leader="dot" w:pos="10070"/>
        </w:tabs>
        <w:rPr>
          <w:rFonts w:asciiTheme="minorHAnsi" w:hAnsiTheme="minorHAnsi"/>
          <w:noProof/>
          <w:sz w:val="22"/>
        </w:rPr>
      </w:pPr>
      <w:hyperlink w:anchor="_Toc465674268" w:history="1">
        <w:r w:rsidR="001951C6" w:rsidRPr="00D6576E">
          <w:rPr>
            <w:rStyle w:val="Hyperlink"/>
            <w:noProof/>
          </w:rPr>
          <w:t>Table 7. A summary of the public static methods of the fieldMap class.</w:t>
        </w:r>
        <w:r w:rsidR="001951C6">
          <w:rPr>
            <w:noProof/>
            <w:webHidden/>
          </w:rPr>
          <w:tab/>
        </w:r>
        <w:r w:rsidR="001951C6">
          <w:rPr>
            <w:noProof/>
            <w:webHidden/>
          </w:rPr>
          <w:fldChar w:fldCharType="begin"/>
        </w:r>
        <w:r w:rsidR="001951C6">
          <w:rPr>
            <w:noProof/>
            <w:webHidden/>
          </w:rPr>
          <w:instrText xml:space="preserve"> PAGEREF _Toc465674268 \h </w:instrText>
        </w:r>
        <w:r w:rsidR="001951C6">
          <w:rPr>
            <w:noProof/>
            <w:webHidden/>
          </w:rPr>
        </w:r>
        <w:r w:rsidR="001951C6">
          <w:rPr>
            <w:noProof/>
            <w:webHidden/>
          </w:rPr>
          <w:fldChar w:fldCharType="separate"/>
        </w:r>
        <w:r w:rsidR="00023173">
          <w:rPr>
            <w:noProof/>
            <w:webHidden/>
          </w:rPr>
          <w:t>40</w:t>
        </w:r>
        <w:r w:rsidR="001951C6">
          <w:rPr>
            <w:noProof/>
            <w:webHidden/>
          </w:rPr>
          <w:fldChar w:fldCharType="end"/>
        </w:r>
      </w:hyperlink>
    </w:p>
    <w:p w14:paraId="28FC0C7E" w14:textId="77777777" w:rsidR="001951C6" w:rsidRDefault="00914860">
      <w:pPr>
        <w:pStyle w:val="TableofFigures"/>
        <w:tabs>
          <w:tab w:val="right" w:leader="dot" w:pos="10070"/>
        </w:tabs>
        <w:rPr>
          <w:rFonts w:asciiTheme="minorHAnsi" w:hAnsiTheme="minorHAnsi"/>
          <w:noProof/>
          <w:sz w:val="22"/>
        </w:rPr>
      </w:pPr>
      <w:hyperlink w:anchor="_Toc465674269" w:history="1">
        <w:r w:rsidR="001951C6" w:rsidRPr="00D6576E">
          <w:rPr>
            <w:rStyle w:val="Hyperlink"/>
            <w:noProof/>
          </w:rPr>
          <w:t>Table 8. A summary of arguments for tagMap constructor.</w:t>
        </w:r>
        <w:r w:rsidR="001951C6">
          <w:rPr>
            <w:noProof/>
            <w:webHidden/>
          </w:rPr>
          <w:tab/>
        </w:r>
        <w:r w:rsidR="001951C6">
          <w:rPr>
            <w:noProof/>
            <w:webHidden/>
          </w:rPr>
          <w:fldChar w:fldCharType="begin"/>
        </w:r>
        <w:r w:rsidR="001951C6">
          <w:rPr>
            <w:noProof/>
            <w:webHidden/>
          </w:rPr>
          <w:instrText xml:space="preserve"> PAGEREF _Toc465674269 \h </w:instrText>
        </w:r>
        <w:r w:rsidR="001951C6">
          <w:rPr>
            <w:noProof/>
            <w:webHidden/>
          </w:rPr>
        </w:r>
        <w:r w:rsidR="001951C6">
          <w:rPr>
            <w:noProof/>
            <w:webHidden/>
          </w:rPr>
          <w:fldChar w:fldCharType="separate"/>
        </w:r>
        <w:r w:rsidR="00023173">
          <w:rPr>
            <w:noProof/>
            <w:webHidden/>
          </w:rPr>
          <w:t>41</w:t>
        </w:r>
        <w:r w:rsidR="001951C6">
          <w:rPr>
            <w:noProof/>
            <w:webHidden/>
          </w:rPr>
          <w:fldChar w:fldCharType="end"/>
        </w:r>
      </w:hyperlink>
    </w:p>
    <w:p w14:paraId="6877FCF0" w14:textId="77777777" w:rsidR="001951C6" w:rsidRDefault="00914860">
      <w:pPr>
        <w:pStyle w:val="TableofFigures"/>
        <w:tabs>
          <w:tab w:val="right" w:leader="dot" w:pos="10070"/>
        </w:tabs>
        <w:rPr>
          <w:rFonts w:asciiTheme="minorHAnsi" w:hAnsiTheme="minorHAnsi"/>
          <w:noProof/>
          <w:sz w:val="22"/>
        </w:rPr>
      </w:pPr>
      <w:hyperlink w:anchor="_Toc465674270" w:history="1">
        <w:r w:rsidR="001951C6" w:rsidRPr="00D6576E">
          <w:rPr>
            <w:rStyle w:val="Hyperlink"/>
            <w:noProof/>
          </w:rPr>
          <w:t>Table 9. A summary of the public methods of the tagMap class.</w:t>
        </w:r>
        <w:r w:rsidR="001951C6">
          <w:rPr>
            <w:noProof/>
            <w:webHidden/>
          </w:rPr>
          <w:tab/>
        </w:r>
        <w:r w:rsidR="001951C6">
          <w:rPr>
            <w:noProof/>
            <w:webHidden/>
          </w:rPr>
          <w:fldChar w:fldCharType="begin"/>
        </w:r>
        <w:r w:rsidR="001951C6">
          <w:rPr>
            <w:noProof/>
            <w:webHidden/>
          </w:rPr>
          <w:instrText xml:space="preserve"> PAGEREF _Toc465674270 \h </w:instrText>
        </w:r>
        <w:r w:rsidR="001951C6">
          <w:rPr>
            <w:noProof/>
            <w:webHidden/>
          </w:rPr>
        </w:r>
        <w:r w:rsidR="001951C6">
          <w:rPr>
            <w:noProof/>
            <w:webHidden/>
          </w:rPr>
          <w:fldChar w:fldCharType="separate"/>
        </w:r>
        <w:r w:rsidR="00023173">
          <w:rPr>
            <w:noProof/>
            <w:webHidden/>
          </w:rPr>
          <w:t>41</w:t>
        </w:r>
        <w:r w:rsidR="001951C6">
          <w:rPr>
            <w:noProof/>
            <w:webHidden/>
          </w:rPr>
          <w:fldChar w:fldCharType="end"/>
        </w:r>
      </w:hyperlink>
    </w:p>
    <w:p w14:paraId="5E2F61BF" w14:textId="77777777" w:rsidR="001951C6" w:rsidRDefault="00914860">
      <w:pPr>
        <w:pStyle w:val="TableofFigures"/>
        <w:tabs>
          <w:tab w:val="right" w:leader="dot" w:pos="10070"/>
        </w:tabs>
        <w:rPr>
          <w:rFonts w:asciiTheme="minorHAnsi" w:hAnsiTheme="minorHAnsi"/>
          <w:noProof/>
          <w:sz w:val="22"/>
        </w:rPr>
      </w:pPr>
      <w:hyperlink w:anchor="_Toc465674271" w:history="1">
        <w:r w:rsidR="001951C6" w:rsidRPr="00D6576E">
          <w:rPr>
            <w:rStyle w:val="Hyperlink"/>
            <w:noProof/>
          </w:rPr>
          <w:t>Table 10. A summary of the public static methods of the tagMap class.</w:t>
        </w:r>
        <w:r w:rsidR="001951C6">
          <w:rPr>
            <w:noProof/>
            <w:webHidden/>
          </w:rPr>
          <w:tab/>
        </w:r>
        <w:r w:rsidR="001951C6">
          <w:rPr>
            <w:noProof/>
            <w:webHidden/>
          </w:rPr>
          <w:fldChar w:fldCharType="begin"/>
        </w:r>
        <w:r w:rsidR="001951C6">
          <w:rPr>
            <w:noProof/>
            <w:webHidden/>
          </w:rPr>
          <w:instrText xml:space="preserve"> PAGEREF _Toc465674271 \h </w:instrText>
        </w:r>
        <w:r w:rsidR="001951C6">
          <w:rPr>
            <w:noProof/>
            <w:webHidden/>
          </w:rPr>
        </w:r>
        <w:r w:rsidR="001951C6">
          <w:rPr>
            <w:noProof/>
            <w:webHidden/>
          </w:rPr>
          <w:fldChar w:fldCharType="separate"/>
        </w:r>
        <w:r w:rsidR="00023173">
          <w:rPr>
            <w:noProof/>
            <w:webHidden/>
          </w:rPr>
          <w:t>42</w:t>
        </w:r>
        <w:r w:rsidR="001951C6">
          <w:rPr>
            <w:noProof/>
            <w:webHidden/>
          </w:rPr>
          <w:fldChar w:fldCharType="end"/>
        </w:r>
      </w:hyperlink>
    </w:p>
    <w:p w14:paraId="5AC5BF11" w14:textId="77777777" w:rsidR="001951C6" w:rsidRDefault="00914860">
      <w:pPr>
        <w:pStyle w:val="TableofFigures"/>
        <w:tabs>
          <w:tab w:val="right" w:leader="dot" w:pos="10070"/>
        </w:tabs>
        <w:rPr>
          <w:rFonts w:asciiTheme="minorHAnsi" w:hAnsiTheme="minorHAnsi"/>
          <w:noProof/>
          <w:sz w:val="22"/>
        </w:rPr>
      </w:pPr>
      <w:hyperlink w:anchor="_Toc465674272" w:history="1">
        <w:r w:rsidR="001951C6" w:rsidRPr="00D6576E">
          <w:rPr>
            <w:rStyle w:val="Hyperlink"/>
            <w:noProof/>
          </w:rPr>
          <w:t>Table 11. A summary of arguments for tagList constructor.</w:t>
        </w:r>
        <w:r w:rsidR="001951C6">
          <w:rPr>
            <w:noProof/>
            <w:webHidden/>
          </w:rPr>
          <w:tab/>
        </w:r>
        <w:r w:rsidR="001951C6">
          <w:rPr>
            <w:noProof/>
            <w:webHidden/>
          </w:rPr>
          <w:fldChar w:fldCharType="begin"/>
        </w:r>
        <w:r w:rsidR="001951C6">
          <w:rPr>
            <w:noProof/>
            <w:webHidden/>
          </w:rPr>
          <w:instrText xml:space="preserve"> PAGEREF _Toc465674272 \h </w:instrText>
        </w:r>
        <w:r w:rsidR="001951C6">
          <w:rPr>
            <w:noProof/>
            <w:webHidden/>
          </w:rPr>
        </w:r>
        <w:r w:rsidR="001951C6">
          <w:rPr>
            <w:noProof/>
            <w:webHidden/>
          </w:rPr>
          <w:fldChar w:fldCharType="separate"/>
        </w:r>
        <w:r w:rsidR="00023173">
          <w:rPr>
            <w:noProof/>
            <w:webHidden/>
          </w:rPr>
          <w:t>43</w:t>
        </w:r>
        <w:r w:rsidR="001951C6">
          <w:rPr>
            <w:noProof/>
            <w:webHidden/>
          </w:rPr>
          <w:fldChar w:fldCharType="end"/>
        </w:r>
      </w:hyperlink>
    </w:p>
    <w:p w14:paraId="6F3FD17B" w14:textId="77777777" w:rsidR="001951C6" w:rsidRDefault="00914860">
      <w:pPr>
        <w:pStyle w:val="TableofFigures"/>
        <w:tabs>
          <w:tab w:val="right" w:leader="dot" w:pos="10070"/>
        </w:tabs>
        <w:rPr>
          <w:rFonts w:asciiTheme="minorHAnsi" w:hAnsiTheme="minorHAnsi"/>
          <w:noProof/>
          <w:sz w:val="22"/>
        </w:rPr>
      </w:pPr>
      <w:hyperlink w:anchor="_Toc465674273" w:history="1">
        <w:r w:rsidR="001951C6" w:rsidRPr="00D6576E">
          <w:rPr>
            <w:rStyle w:val="Hyperlink"/>
            <w:noProof/>
          </w:rPr>
          <w:t>Table 12. A summary of the public methods of the tagList class.</w:t>
        </w:r>
        <w:r w:rsidR="001951C6">
          <w:rPr>
            <w:noProof/>
            <w:webHidden/>
          </w:rPr>
          <w:tab/>
        </w:r>
        <w:r w:rsidR="001951C6">
          <w:rPr>
            <w:noProof/>
            <w:webHidden/>
          </w:rPr>
          <w:fldChar w:fldCharType="begin"/>
        </w:r>
        <w:r w:rsidR="001951C6">
          <w:rPr>
            <w:noProof/>
            <w:webHidden/>
          </w:rPr>
          <w:instrText xml:space="preserve"> PAGEREF _Toc465674273 \h </w:instrText>
        </w:r>
        <w:r w:rsidR="001951C6">
          <w:rPr>
            <w:noProof/>
            <w:webHidden/>
          </w:rPr>
        </w:r>
        <w:r w:rsidR="001951C6">
          <w:rPr>
            <w:noProof/>
            <w:webHidden/>
          </w:rPr>
          <w:fldChar w:fldCharType="separate"/>
        </w:r>
        <w:r w:rsidR="00023173">
          <w:rPr>
            <w:noProof/>
            <w:webHidden/>
          </w:rPr>
          <w:t>43</w:t>
        </w:r>
        <w:r w:rsidR="001951C6">
          <w:rPr>
            <w:noProof/>
            <w:webHidden/>
          </w:rPr>
          <w:fldChar w:fldCharType="end"/>
        </w:r>
      </w:hyperlink>
    </w:p>
    <w:p w14:paraId="7E544182" w14:textId="77777777" w:rsidR="001951C6" w:rsidRDefault="00914860">
      <w:pPr>
        <w:pStyle w:val="TableofFigures"/>
        <w:tabs>
          <w:tab w:val="right" w:leader="dot" w:pos="10070"/>
        </w:tabs>
        <w:rPr>
          <w:rFonts w:asciiTheme="minorHAnsi" w:hAnsiTheme="minorHAnsi"/>
          <w:noProof/>
          <w:sz w:val="22"/>
        </w:rPr>
      </w:pPr>
      <w:hyperlink w:anchor="_Toc465674274" w:history="1">
        <w:r w:rsidR="001951C6" w:rsidRPr="00D6576E">
          <w:rPr>
            <w:rStyle w:val="Hyperlink"/>
            <w:noProof/>
          </w:rPr>
          <w:t>Table 13. A summary of the public static methods of the tagList class.</w:t>
        </w:r>
        <w:r w:rsidR="001951C6">
          <w:rPr>
            <w:noProof/>
            <w:webHidden/>
          </w:rPr>
          <w:tab/>
        </w:r>
        <w:r w:rsidR="001951C6">
          <w:rPr>
            <w:noProof/>
            <w:webHidden/>
          </w:rPr>
          <w:fldChar w:fldCharType="begin"/>
        </w:r>
        <w:r w:rsidR="001951C6">
          <w:rPr>
            <w:noProof/>
            <w:webHidden/>
          </w:rPr>
          <w:instrText xml:space="preserve"> PAGEREF _Toc465674274 \h </w:instrText>
        </w:r>
        <w:r w:rsidR="001951C6">
          <w:rPr>
            <w:noProof/>
            <w:webHidden/>
          </w:rPr>
        </w:r>
        <w:r w:rsidR="001951C6">
          <w:rPr>
            <w:noProof/>
            <w:webHidden/>
          </w:rPr>
          <w:fldChar w:fldCharType="separate"/>
        </w:r>
        <w:r w:rsidR="00023173">
          <w:rPr>
            <w:noProof/>
            <w:webHidden/>
          </w:rPr>
          <w:t>44</w:t>
        </w:r>
        <w:r w:rsidR="001951C6">
          <w:rPr>
            <w:noProof/>
            <w:webHidden/>
          </w:rPr>
          <w:fldChar w:fldCharType="end"/>
        </w:r>
      </w:hyperlink>
    </w:p>
    <w:p w14:paraId="016212BD" w14:textId="77777777" w:rsidR="001951C6" w:rsidRDefault="00914860">
      <w:pPr>
        <w:pStyle w:val="TableofFigures"/>
        <w:tabs>
          <w:tab w:val="right" w:leader="dot" w:pos="10070"/>
        </w:tabs>
        <w:rPr>
          <w:rFonts w:asciiTheme="minorHAnsi" w:hAnsiTheme="minorHAnsi"/>
          <w:noProof/>
          <w:sz w:val="22"/>
        </w:rPr>
      </w:pPr>
      <w:hyperlink w:anchor="_Toc465674275" w:history="1">
        <w:r w:rsidR="001951C6" w:rsidRPr="00D6576E">
          <w:rPr>
            <w:rStyle w:val="Hyperlink"/>
            <w:noProof/>
          </w:rPr>
          <w:t>Table 14. A summary of arguments the writetags function.</w:t>
        </w:r>
        <w:r w:rsidR="001951C6">
          <w:rPr>
            <w:noProof/>
            <w:webHidden/>
          </w:rPr>
          <w:tab/>
        </w:r>
        <w:r w:rsidR="001951C6">
          <w:rPr>
            <w:noProof/>
            <w:webHidden/>
          </w:rPr>
          <w:fldChar w:fldCharType="begin"/>
        </w:r>
        <w:r w:rsidR="001951C6">
          <w:rPr>
            <w:noProof/>
            <w:webHidden/>
          </w:rPr>
          <w:instrText xml:space="preserve"> PAGEREF _Toc465674275 \h </w:instrText>
        </w:r>
        <w:r w:rsidR="001951C6">
          <w:rPr>
            <w:noProof/>
            <w:webHidden/>
          </w:rPr>
        </w:r>
        <w:r w:rsidR="001951C6">
          <w:rPr>
            <w:noProof/>
            <w:webHidden/>
          </w:rPr>
          <w:fldChar w:fldCharType="separate"/>
        </w:r>
        <w:r w:rsidR="00023173">
          <w:rPr>
            <w:noProof/>
            <w:webHidden/>
          </w:rPr>
          <w:t>45</w:t>
        </w:r>
        <w:r w:rsidR="001951C6">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65674291"/>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65674292"/>
      <w:r>
        <w:t xml:space="preserve">1.1 </w:t>
      </w:r>
      <w:r w:rsidR="00AD02B5">
        <w:t>Overview</w:t>
      </w:r>
      <w:bookmarkEnd w:id="3"/>
    </w:p>
    <w:p w14:paraId="685F0BA1" w14:textId="56C014D6"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4" w:name="_Toc465674293"/>
      <w:r>
        <w:t xml:space="preserve">1.2 </w:t>
      </w:r>
      <w:r w:rsidR="00AD02B5">
        <w:t>Requirements</w:t>
      </w:r>
      <w:bookmarkEnd w:id="4"/>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5" w:name="_Toc465674294"/>
      <w:r>
        <w:t xml:space="preserve">1.3 </w:t>
      </w:r>
      <w:r w:rsidR="00D16755">
        <w:t>Installation</w:t>
      </w:r>
      <w:bookmarkEnd w:id="5"/>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65674295"/>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65674296"/>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65674297"/>
      <w:r>
        <w:t>1.3.</w:t>
      </w:r>
      <w:r w:rsidR="00B832B2">
        <w:t>3</w:t>
      </w:r>
      <w:r>
        <w:t xml:space="preserve"> Running as a plugin to EEGLAB</w:t>
      </w:r>
      <w:bookmarkEnd w:id="8"/>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9" w:name="_Toc465674298"/>
      <w:r>
        <w:t>1.</w:t>
      </w:r>
      <w:r w:rsidR="009448E8">
        <w:t xml:space="preserve">4 </w:t>
      </w:r>
      <w:r w:rsidR="00BA0E1A">
        <w:t>C</w:t>
      </w:r>
      <w:r w:rsidR="009448E8">
        <w:t>ommunity tagging database</w:t>
      </w:r>
      <w:bookmarkEnd w:id="9"/>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10" w:name="_Toc465674299"/>
      <w:r>
        <w:t>2. Tagging Data</w:t>
      </w:r>
      <w:bookmarkEnd w:id="10"/>
    </w:p>
    <w:p w14:paraId="4A204976" w14:textId="355EF325" w:rsidR="00D9176A" w:rsidRDefault="002520CB" w:rsidP="00BF6068">
      <w:pPr>
        <w:pStyle w:val="Heading2"/>
      </w:pPr>
      <w:bookmarkStart w:id="11" w:name="_Toc465674300"/>
      <w:r>
        <w:t>2.</w:t>
      </w:r>
      <w:r w:rsidR="00BF6068">
        <w:t>1</w:t>
      </w:r>
      <w:r>
        <w:t xml:space="preserve"> </w:t>
      </w:r>
      <w:r w:rsidR="008D0DAF">
        <w:t>Tagging a single dataset</w:t>
      </w:r>
      <w:bookmarkEnd w:id="11"/>
    </w:p>
    <w:p w14:paraId="419D690B" w14:textId="4E10128B" w:rsidR="00A94FE9" w:rsidRDefault="006323FA" w:rsidP="00060D52">
      <w:pPr>
        <w:jc w:val="both"/>
        <w:rPr>
          <w:szCs w:val="24"/>
        </w:rPr>
      </w:pPr>
      <w:r w:rsidRPr="006323FA">
        <w:rPr>
          <w:szCs w:val="24"/>
        </w:rPr>
        <w:t xml:space="preserve">The </w:t>
      </w:r>
      <w:r w:rsidR="00D569B3">
        <w:rPr>
          <w:szCs w:val="24"/>
        </w:rPr>
        <w:t>pop_</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or from EEGLAB</w:t>
      </w:r>
      <w:r w:rsidR="006876F5">
        <w:rPr>
          <w:szCs w:val="24"/>
        </w:rPr>
        <w:t xml:space="preserve"> if using the plugin version</w:t>
      </w:r>
      <w:r>
        <w:rPr>
          <w:szCs w:val="24"/>
        </w:rPr>
        <w:t xml:space="preserve">. </w:t>
      </w:r>
    </w:p>
    <w:p w14:paraId="4ED39BD8" w14:textId="77777777" w:rsidR="006323FA" w:rsidRDefault="006323FA" w:rsidP="004006B0">
      <w:pPr>
        <w:rPr>
          <w:szCs w:val="24"/>
        </w:rPr>
      </w:pPr>
    </w:p>
    <w:p w14:paraId="270E86EF" w14:textId="776E91AF" w:rsidR="0010170E" w:rsidRDefault="00DA6A51" w:rsidP="00060D52">
      <w:pPr>
        <w:jc w:val="both"/>
        <w:rPr>
          <w:szCs w:val="24"/>
        </w:rPr>
      </w:pPr>
      <w:r>
        <w:rPr>
          <w:szCs w:val="24"/>
        </w:rPr>
        <w:t xml:space="preserve">The following example illustrates the simplest use of </w:t>
      </w:r>
      <w:r w:rsidR="00EE32C8">
        <w:rPr>
          <w:rFonts w:cs="Times New Roman"/>
          <w:i/>
          <w:szCs w:val="24"/>
        </w:rPr>
        <w:t>pop_t</w:t>
      </w:r>
      <w:r w:rsidRPr="00A62D8F">
        <w:rPr>
          <w:rFonts w:cs="Times New Roman"/>
          <w:i/>
          <w:szCs w:val="24"/>
        </w:rPr>
        <w: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00493B9E">
        <w:rPr>
          <w:rFonts w:cs="Times New Roman"/>
          <w:szCs w:val="24"/>
        </w:rPr>
        <w:t xml:space="preserve"> and</w:t>
      </w:r>
      <w:r w:rsidR="009403FD" w:rsidRPr="00285235">
        <w:rPr>
          <w:rFonts w:cs="Times New Roman"/>
          <w:szCs w:val="24"/>
        </w:rPr>
        <w:t xml:space="preserve"> </w:t>
      </w:r>
      <w:r w:rsidR="00835D70" w:rsidRPr="00835D70">
        <w:rPr>
          <w:rFonts w:cs="Times New Roman"/>
          <w:i/>
          <w:szCs w:val="24"/>
        </w:rPr>
        <w:t>EEG</w:t>
      </w:r>
      <w:r w:rsidRPr="00A62D8F">
        <w:rPr>
          <w:rFonts w:cs="Times New Roman"/>
          <w:i/>
          <w:szCs w:val="24"/>
        </w:rPr>
        <w:t>.event</w:t>
      </w:r>
      <w:r w:rsidR="00493B9E">
        <w:rPr>
          <w:rFonts w:cs="Times New Roman"/>
          <w:i/>
          <w:szCs w:val="24"/>
        </w:rPr>
        <w:t xml:space="preserve"> </w:t>
      </w:r>
      <w:r w:rsidR="00493B9E" w:rsidRPr="00493B9E">
        <w:rPr>
          <w:rFonts w:cs="Times New Roman"/>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5DB9B86B" w14:textId="18FBA463" w:rsidR="00F96C14" w:rsidRDefault="00F96C14" w:rsidP="00F96C14">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90694E">
        <w:rPr>
          <w:rFonts w:ascii="Courier New" w:hAnsi="Courier New" w:cs="Courier New"/>
          <w:color w:val="000000"/>
          <w:sz w:val="22"/>
        </w:rPr>
        <w:t xml:space="preserve">fMap, </w:t>
      </w:r>
      <w:r w:rsidRPr="00A62D8F">
        <w:rPr>
          <w:rFonts w:ascii="Courier New" w:hAnsi="Courier New" w:cs="Courier New"/>
          <w:color w:val="000000"/>
          <w:sz w:val="22"/>
        </w:rPr>
        <w:t>com] = pop_tageeg(EEG</w:t>
      </w:r>
      <w:r>
        <w:rPr>
          <w:rFonts w:ascii="Courier New" w:hAnsi="Courier New" w:cs="Courier New"/>
          <w:sz w:val="22"/>
        </w:rPr>
        <w:t>);</w:t>
      </w:r>
    </w:p>
    <w:p w14:paraId="4A622B79" w14:textId="77777777" w:rsidR="001A1C91" w:rsidRDefault="001A1C91" w:rsidP="00F96C14">
      <w:pPr>
        <w:autoSpaceDE w:val="0"/>
        <w:autoSpaceDN w:val="0"/>
        <w:adjustRightInd w:val="0"/>
        <w:ind w:left="720"/>
        <w:rPr>
          <w:rFonts w:ascii="Courier New" w:hAnsi="Courier New" w:cs="Courier New"/>
          <w:sz w:val="22"/>
        </w:rPr>
      </w:pPr>
    </w:p>
    <w:p w14:paraId="0239D00A" w14:textId="2E62EBBA" w:rsidR="001A1C91" w:rsidRDefault="00B54802" w:rsidP="001A1C91">
      <w:pPr>
        <w:autoSpaceDE w:val="0"/>
        <w:autoSpaceDN w:val="0"/>
        <w:adjustRightInd w:val="0"/>
        <w:jc w:val="both"/>
        <w:rPr>
          <w:szCs w:val="24"/>
        </w:rPr>
      </w:pPr>
      <w:r>
        <w:rPr>
          <w:szCs w:val="24"/>
        </w:rPr>
        <w:t xml:space="preserve">The </w:t>
      </w:r>
      <w:r w:rsidRPr="00A62D8F">
        <w:rPr>
          <w:rFonts w:cs="Times New Roman"/>
          <w:i/>
          <w:szCs w:val="24"/>
        </w:rPr>
        <w:t>fMap</w:t>
      </w:r>
      <w:r>
        <w:rPr>
          <w:szCs w:val="24"/>
        </w:rPr>
        <w:t xml:space="preserve"> return argument is the </w:t>
      </w:r>
      <w:r w:rsidRPr="00A62D8F">
        <w:rPr>
          <w:rFonts w:cs="Times New Roman"/>
          <w:i/>
          <w:szCs w:val="24"/>
        </w:rPr>
        <w:t>fieldMap</w:t>
      </w:r>
      <w:r>
        <w:rPr>
          <w:szCs w:val="24"/>
        </w:rPr>
        <w:t xml:space="preserve"> object that contains the tag map information created during this call. </w:t>
      </w:r>
      <w:r w:rsidR="001A1C91">
        <w:rPr>
          <w:szCs w:val="24"/>
        </w:rPr>
        <w:t xml:space="preserve">The </w:t>
      </w:r>
      <w:r w:rsidR="001A1C91" w:rsidRPr="00B46200">
        <w:rPr>
          <w:rFonts w:cs="Times New Roman"/>
          <w:i/>
          <w:szCs w:val="24"/>
        </w:rPr>
        <w:t>com</w:t>
      </w:r>
      <w:r w:rsidR="001A1C91">
        <w:rPr>
          <w:szCs w:val="24"/>
        </w:rPr>
        <w:t xml:space="preserve"> return parameter contains the command string that you would have typed to execute </w:t>
      </w:r>
      <w:r w:rsidR="002C06CA">
        <w:rPr>
          <w:i/>
          <w:szCs w:val="24"/>
        </w:rPr>
        <w:t>pop_</w:t>
      </w:r>
      <w:r w:rsidR="001A1C91" w:rsidRPr="00B46200">
        <w:rPr>
          <w:rFonts w:cs="Times New Roman"/>
          <w:i/>
          <w:szCs w:val="24"/>
        </w:rPr>
        <w:t>tageeg</w:t>
      </w:r>
      <w:r w:rsidR="001A1C91">
        <w:rPr>
          <w:szCs w:val="24"/>
        </w:rPr>
        <w:t xml:space="preserve"> without using the menu. You can save the </w:t>
      </w:r>
      <w:r w:rsidR="001A1C91" w:rsidRPr="00A74389">
        <w:rPr>
          <w:i/>
          <w:szCs w:val="24"/>
        </w:rPr>
        <w:t>com</w:t>
      </w:r>
      <w:r w:rsidR="001A1C91">
        <w:rPr>
          <w:szCs w:val="24"/>
        </w:rPr>
        <w:t xml:space="preserve"> string for future use if you would like to tag another dataset using the same options.</w:t>
      </w:r>
    </w:p>
    <w:p w14:paraId="5880FD3D" w14:textId="77777777" w:rsidR="00A42E7D" w:rsidRDefault="00A42E7D" w:rsidP="001A1C91">
      <w:pPr>
        <w:autoSpaceDE w:val="0"/>
        <w:autoSpaceDN w:val="0"/>
        <w:adjustRightInd w:val="0"/>
        <w:jc w:val="both"/>
        <w:rPr>
          <w:szCs w:val="24"/>
        </w:rPr>
      </w:pPr>
    </w:p>
    <w:p w14:paraId="3F4CC5E5" w14:textId="77777777" w:rsidR="00A42E7D" w:rsidRDefault="00A42E7D" w:rsidP="001A1C91">
      <w:pPr>
        <w:autoSpaceDE w:val="0"/>
        <w:autoSpaceDN w:val="0"/>
        <w:adjustRightInd w:val="0"/>
        <w:jc w:val="both"/>
        <w:rPr>
          <w:szCs w:val="24"/>
        </w:rPr>
      </w:pPr>
    </w:p>
    <w:p w14:paraId="7F50A540" w14:textId="77777777" w:rsidR="00A42E7D" w:rsidRDefault="00A42E7D" w:rsidP="001A1C91">
      <w:pPr>
        <w:autoSpaceDE w:val="0"/>
        <w:autoSpaceDN w:val="0"/>
        <w:adjustRightInd w:val="0"/>
        <w:jc w:val="both"/>
        <w:rPr>
          <w:szCs w:val="24"/>
        </w:rPr>
      </w:pPr>
    </w:p>
    <w:p w14:paraId="53E077E4" w14:textId="77777777" w:rsidR="00A42E7D" w:rsidRDefault="00A42E7D" w:rsidP="001A1C91">
      <w:pPr>
        <w:autoSpaceDE w:val="0"/>
        <w:autoSpaceDN w:val="0"/>
        <w:adjustRightInd w:val="0"/>
        <w:jc w:val="both"/>
        <w:rPr>
          <w:szCs w:val="24"/>
        </w:rPr>
      </w:pPr>
    </w:p>
    <w:p w14:paraId="677FECFE" w14:textId="55CD0320" w:rsidR="00A42E7D" w:rsidRDefault="00A42E7D" w:rsidP="00A42E7D">
      <w:pPr>
        <w:autoSpaceDE w:val="0"/>
        <w:autoSpaceDN w:val="0"/>
        <w:adjustRightInd w:val="0"/>
        <w:jc w:val="center"/>
        <w:rPr>
          <w:rFonts w:ascii="Courier New" w:hAnsi="Courier New" w:cs="Courier New"/>
          <w:sz w:val="20"/>
          <w:szCs w:val="20"/>
        </w:rPr>
      </w:pPr>
      <w:r>
        <w:rPr>
          <w:rFonts w:ascii="Courier New" w:hAnsi="Courier New" w:cs="Courier New"/>
          <w:noProof/>
          <w:sz w:val="20"/>
          <w:szCs w:val="20"/>
        </w:rPr>
        <w:lastRenderedPageBreak/>
        <w:drawing>
          <wp:inline distT="0" distB="0" distL="0" distR="0" wp14:anchorId="34FDCED3" wp14:editId="3E5DB885">
            <wp:extent cx="5353797" cy="43059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_tageeg.PNG"/>
                    <pic:cNvPicPr/>
                  </pic:nvPicPr>
                  <pic:blipFill>
                    <a:blip r:embed="rId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FA9DB2F" w14:textId="77777777" w:rsidR="00400248" w:rsidRDefault="00A42E7D" w:rsidP="00A42E7D">
      <w:pPr>
        <w:pStyle w:val="Heading4"/>
        <w:jc w:val="center"/>
      </w:pPr>
      <w:bookmarkStart w:id="12" w:name="_Toc465674276"/>
      <w:r>
        <w:t xml:space="preserve">Figure </w:t>
      </w:r>
      <w:fldSimple w:instr=" SEQ Figure \* ARABIC ">
        <w:r w:rsidR="00023173">
          <w:rPr>
            <w:noProof/>
          </w:rPr>
          <w:t>1</w:t>
        </w:r>
      </w:fldSimple>
      <w:r>
        <w:t>. pop_tageeg menu</w:t>
      </w:r>
      <w:bookmarkEnd w:id="12"/>
    </w:p>
    <w:p w14:paraId="3958AF73" w14:textId="77777777" w:rsidR="00400248" w:rsidRDefault="00400248" w:rsidP="001A1C91">
      <w:pPr>
        <w:jc w:val="both"/>
        <w:rPr>
          <w:szCs w:val="24"/>
        </w:rPr>
      </w:pPr>
    </w:p>
    <w:p w14:paraId="3349E300" w14:textId="60694552" w:rsidR="001A1C91" w:rsidRDefault="008B5E2D" w:rsidP="001A1C91">
      <w:pPr>
        <w:jc w:val="both"/>
        <w:rPr>
          <w:szCs w:val="24"/>
        </w:rPr>
      </w:pPr>
      <w:r>
        <w:rPr>
          <w:szCs w:val="24"/>
        </w:rPr>
        <w:t>In Figure 1</w:t>
      </w:r>
      <w:r w:rsidR="001A1C91">
        <w:rPr>
          <w:szCs w:val="24"/>
        </w:rPr>
        <w:t xml:space="preserve"> above, the top section of the menu allows you to browse for a HED </w:t>
      </w:r>
      <w:r w:rsidR="001A1C91">
        <w:rPr>
          <w:i/>
          <w:szCs w:val="24"/>
        </w:rPr>
        <w:t xml:space="preserve">.xml </w:t>
      </w:r>
      <w:r w:rsidR="001A1C91">
        <w:rPr>
          <w:szCs w:val="24"/>
        </w:rPr>
        <w:t xml:space="preserve">file and a </w:t>
      </w:r>
      <w:r w:rsidR="001A1C91">
        <w:rPr>
          <w:i/>
          <w:szCs w:val="24"/>
        </w:rPr>
        <w:t xml:space="preserve">.mat </w:t>
      </w:r>
      <w:r w:rsidR="001A1C91">
        <w:rPr>
          <w:szCs w:val="24"/>
        </w:rPr>
        <w:t xml:space="preserve">file containing tags to import. The HED file by default will be set to the </w:t>
      </w:r>
      <w:r w:rsidR="001A1C91">
        <w:rPr>
          <w:i/>
          <w:szCs w:val="24"/>
        </w:rPr>
        <w:t xml:space="preserve">HED.xml </w:t>
      </w:r>
      <w:r w:rsidR="001A1C91">
        <w:rPr>
          <w:szCs w:val="24"/>
        </w:rPr>
        <w:t xml:space="preserve">file found in the </w:t>
      </w:r>
      <w:r w:rsidR="001A1C91">
        <w:rPr>
          <w:i/>
          <w:szCs w:val="24"/>
        </w:rPr>
        <w:t xml:space="preserve">hed </w:t>
      </w:r>
      <w:r w:rsidR="001A1C91">
        <w:rPr>
          <w:szCs w:val="24"/>
        </w:rPr>
        <w:t xml:space="preserve">directory. When browsing for an import file only </w:t>
      </w:r>
      <w:r w:rsidR="001A1C91">
        <w:rPr>
          <w:i/>
          <w:szCs w:val="24"/>
        </w:rPr>
        <w:t xml:space="preserve">.mat </w:t>
      </w:r>
      <w:r w:rsidR="001A1C91">
        <w:rPr>
          <w:szCs w:val="24"/>
        </w:rPr>
        <w:t>files will be considered. The next section allows you to specify where the HED can be extended. These options include:</w:t>
      </w:r>
    </w:p>
    <w:p w14:paraId="34964C0B" w14:textId="77777777" w:rsidR="001A1C91" w:rsidRDefault="001A1C91" w:rsidP="001A1C91">
      <w:pPr>
        <w:jc w:val="both"/>
        <w:rPr>
          <w:szCs w:val="24"/>
        </w:rPr>
      </w:pPr>
    </w:p>
    <w:p w14:paraId="04F0220F" w14:textId="77777777" w:rsidR="001A1C91" w:rsidRPr="00307918" w:rsidRDefault="001A1C91" w:rsidP="001A1C91">
      <w:pPr>
        <w:pStyle w:val="ListParagraph"/>
        <w:numPr>
          <w:ilvl w:val="0"/>
          <w:numId w:val="7"/>
        </w:numPr>
        <w:jc w:val="both"/>
        <w:rPr>
          <w:i/>
          <w:szCs w:val="24"/>
        </w:rPr>
      </w:pPr>
      <w:r>
        <w:rPr>
          <w:szCs w:val="24"/>
        </w:rPr>
        <w:t xml:space="preserve">Only where allowed - The HED can be extended for leaf tags and tags that have the </w:t>
      </w:r>
      <w:r>
        <w:rPr>
          <w:i/>
          <w:szCs w:val="24"/>
        </w:rPr>
        <w:t xml:space="preserve">extensionAllowed </w:t>
      </w:r>
      <w:r>
        <w:rPr>
          <w:szCs w:val="24"/>
        </w:rPr>
        <w:t>attribute.</w:t>
      </w:r>
    </w:p>
    <w:p w14:paraId="0B5747AF" w14:textId="77777777" w:rsidR="001A1C91" w:rsidRPr="00FA4510" w:rsidRDefault="001A1C91" w:rsidP="001A1C91">
      <w:pPr>
        <w:pStyle w:val="ListParagraph"/>
        <w:numPr>
          <w:ilvl w:val="0"/>
          <w:numId w:val="7"/>
        </w:numPr>
        <w:jc w:val="both"/>
        <w:rPr>
          <w:i/>
          <w:szCs w:val="24"/>
        </w:rPr>
      </w:pPr>
      <w:r>
        <w:rPr>
          <w:szCs w:val="24"/>
        </w:rPr>
        <w:t xml:space="preserve">Anywhere - The HED can be extended for all tags. </w:t>
      </w:r>
    </w:p>
    <w:p w14:paraId="2E65BAD3" w14:textId="77777777" w:rsidR="001A1C91" w:rsidRPr="002D71AD" w:rsidRDefault="001A1C91" w:rsidP="001A1C91">
      <w:pPr>
        <w:pStyle w:val="ListParagraph"/>
        <w:numPr>
          <w:ilvl w:val="0"/>
          <w:numId w:val="7"/>
        </w:numPr>
        <w:jc w:val="both"/>
        <w:rPr>
          <w:i/>
          <w:szCs w:val="24"/>
        </w:rPr>
      </w:pPr>
      <w:r>
        <w:rPr>
          <w:szCs w:val="24"/>
        </w:rPr>
        <w:t xml:space="preserve">Nowhere – The HED cannot be extended at all even for leaf tags and tags that have the </w:t>
      </w:r>
      <w:r w:rsidRPr="00FA4510">
        <w:rPr>
          <w:i/>
          <w:szCs w:val="24"/>
        </w:rPr>
        <w:t>extensionAllowed</w:t>
      </w:r>
      <w:r>
        <w:rPr>
          <w:szCs w:val="24"/>
        </w:rPr>
        <w:t xml:space="preserve"> attribute.</w:t>
      </w:r>
    </w:p>
    <w:p w14:paraId="0FBCF79D" w14:textId="77777777" w:rsidR="001A1C91" w:rsidRDefault="001A1C91" w:rsidP="001A1C91">
      <w:pPr>
        <w:jc w:val="both"/>
        <w:rPr>
          <w:szCs w:val="24"/>
        </w:rPr>
      </w:pPr>
    </w:p>
    <w:p w14:paraId="5F73F609" w14:textId="77777777" w:rsidR="001A1C91" w:rsidRDefault="001A1C91" w:rsidP="001A1C91">
      <w:pPr>
        <w:jc w:val="both"/>
        <w:rPr>
          <w:szCs w:val="24"/>
        </w:rPr>
      </w:pPr>
      <w:r>
        <w:rPr>
          <w:szCs w:val="24"/>
        </w:rPr>
        <w:t xml:space="preserve">The last section allows you to select additional options. These options include: </w:t>
      </w:r>
    </w:p>
    <w:p w14:paraId="7EB2935A" w14:textId="77777777" w:rsidR="001A1C91" w:rsidRDefault="001A1C91" w:rsidP="001A1C91">
      <w:pPr>
        <w:jc w:val="both"/>
        <w:rPr>
          <w:szCs w:val="24"/>
        </w:rPr>
      </w:pPr>
    </w:p>
    <w:p w14:paraId="23CBECF7" w14:textId="77777777" w:rsidR="001A1C91" w:rsidRPr="002D71AD" w:rsidRDefault="001A1C91" w:rsidP="001A1C91">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614E9094" w14:textId="77777777" w:rsidR="001A1C91" w:rsidRPr="002D71AD" w:rsidRDefault="001A1C91" w:rsidP="001A1C91">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1E0D573B" w14:textId="77777777" w:rsidR="001A1C91" w:rsidRPr="002D71AD" w:rsidRDefault="001A1C91" w:rsidP="001A1C91">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00D847A2" w14:textId="77777777" w:rsidR="001A1C91" w:rsidRDefault="001A1C91" w:rsidP="001A1C91">
      <w:pPr>
        <w:rPr>
          <w:szCs w:val="24"/>
        </w:rPr>
      </w:pPr>
    </w:p>
    <w:p w14:paraId="0440B320" w14:textId="77777777" w:rsidR="001A1C91" w:rsidRPr="00D34D8D" w:rsidRDefault="001A1C91" w:rsidP="001A1C91">
      <w:pPr>
        <w:rPr>
          <w:szCs w:val="24"/>
        </w:rPr>
      </w:pPr>
      <w:r>
        <w:rPr>
          <w:szCs w:val="24"/>
        </w:rPr>
        <w:t xml:space="preserve">Once all options are set click the </w:t>
      </w:r>
      <w:r>
        <w:rPr>
          <w:i/>
          <w:szCs w:val="24"/>
        </w:rPr>
        <w:t xml:space="preserve">Okay </w:t>
      </w:r>
      <w:r>
        <w:rPr>
          <w:szCs w:val="24"/>
        </w:rPr>
        <w:t xml:space="preserve">button to proceed. </w:t>
      </w:r>
    </w:p>
    <w:p w14:paraId="332A8B96" w14:textId="77777777" w:rsidR="001A1C91" w:rsidRPr="00A62D8F" w:rsidRDefault="001A1C91" w:rsidP="00F96C14">
      <w:pPr>
        <w:autoSpaceDE w:val="0"/>
        <w:autoSpaceDN w:val="0"/>
        <w:adjustRightInd w:val="0"/>
        <w:ind w:left="720"/>
        <w:rPr>
          <w:rFonts w:ascii="Courier New" w:hAnsi="Courier New" w:cs="Courier New"/>
          <w:sz w:val="22"/>
        </w:rPr>
      </w:pPr>
    </w:p>
    <w:p w14:paraId="4DDFEE9C" w14:textId="77777777" w:rsidR="00DA6A51" w:rsidRDefault="00DA6A51" w:rsidP="004006B0"/>
    <w:p w14:paraId="09414020" w14:textId="3D451790" w:rsidR="00871C1E" w:rsidRDefault="00DA6A51" w:rsidP="00060D52">
      <w:pPr>
        <w:jc w:val="both"/>
        <w:rPr>
          <w:szCs w:val="24"/>
        </w:rPr>
      </w:pPr>
      <w:r>
        <w:rPr>
          <w:szCs w:val="24"/>
        </w:rPr>
        <w:lastRenderedPageBreak/>
        <w:t xml:space="preserve">The </w:t>
      </w:r>
      <w:r w:rsidR="00F96C14" w:rsidRPr="00F96C14">
        <w:rPr>
          <w:i/>
          <w:szCs w:val="24"/>
        </w:rPr>
        <w:t>pop_</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1750C6">
        <w:rPr>
          <w:szCs w:val="24"/>
        </w:rPr>
        <w:t>you finish tagging</w:t>
      </w:r>
      <w:r w:rsidR="006B7C6A">
        <w:rPr>
          <w:szCs w:val="24"/>
        </w:rPr>
        <w:t xml:space="preserve">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186992DE"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Users can pass this map as an optional argument </w:t>
      </w:r>
      <w:r w:rsidR="00FE0B7F">
        <w:rPr>
          <w:szCs w:val="24"/>
        </w:rPr>
        <w:t>to subsequent calls to</w:t>
      </w:r>
      <w:r w:rsidR="00871C1E">
        <w:rPr>
          <w:szCs w:val="24"/>
        </w:rPr>
        <w:t xml:space="preserve"> </w:t>
      </w:r>
      <w:r w:rsidR="0047393D">
        <w:rPr>
          <w:i/>
          <w:szCs w:val="24"/>
        </w:rPr>
        <w:t>pop_</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44F3811" w:rsidR="009D5E96" w:rsidRDefault="0052593A" w:rsidP="00060D52">
      <w:pPr>
        <w:jc w:val="both"/>
        <w:rPr>
          <w:szCs w:val="24"/>
        </w:rPr>
      </w:pPr>
      <w:r>
        <w:rPr>
          <w:noProof/>
          <w:szCs w:val="24"/>
        </w:rPr>
        <w:lastRenderedPageBreak/>
        <w:drawing>
          <wp:inline distT="0" distB="0" distL="0" distR="0" wp14:anchorId="1E26E042" wp14:editId="4C098398">
            <wp:extent cx="6400800" cy="52705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eld select.PNG"/>
                    <pic:cNvPicPr/>
                  </pic:nvPicPr>
                  <pic:blipFill>
                    <a:blip r:embed="rId10">
                      <a:extLst>
                        <a:ext uri="{28A0092B-C50C-407E-A947-70E740481C1C}">
                          <a14:useLocalDpi xmlns:a14="http://schemas.microsoft.com/office/drawing/2010/main" val="0"/>
                        </a:ext>
                      </a:extLst>
                    </a:blip>
                    <a:stretch>
                      <a:fillRect/>
                    </a:stretch>
                  </pic:blipFill>
                  <pic:spPr>
                    <a:xfrm>
                      <a:off x="0" y="0"/>
                      <a:ext cx="6400800" cy="5270500"/>
                    </a:xfrm>
                    <a:prstGeom prst="rect">
                      <a:avLst/>
                    </a:prstGeom>
                  </pic:spPr>
                </pic:pic>
              </a:graphicData>
            </a:graphic>
          </wp:inline>
        </w:drawing>
      </w:r>
    </w:p>
    <w:p w14:paraId="2251081D" w14:textId="264C76E8" w:rsidR="009D5E96" w:rsidRDefault="003C05CC" w:rsidP="003C05CC">
      <w:pPr>
        <w:pStyle w:val="Heading4"/>
        <w:jc w:val="center"/>
        <w:rPr>
          <w:szCs w:val="24"/>
        </w:rPr>
      </w:pPr>
      <w:bookmarkStart w:id="13" w:name="_Toc465674277"/>
      <w:r>
        <w:t xml:space="preserve">Figure </w:t>
      </w:r>
      <w:fldSimple w:instr=" SEQ Figure \* ARABIC ">
        <w:r w:rsidR="00023173">
          <w:rPr>
            <w:noProof/>
          </w:rPr>
          <w:t>2</w:t>
        </w:r>
      </w:fldSimple>
      <w:r>
        <w:t xml:space="preserve">. </w:t>
      </w:r>
      <w:r w:rsidRPr="002B4844">
        <w:t>Field selection menu for choosing which fields to tag</w:t>
      </w:r>
      <w:bookmarkEnd w:id="13"/>
    </w:p>
    <w:p w14:paraId="71C4AC95" w14:textId="198E7EBE" w:rsidR="00081653" w:rsidRDefault="00081653" w:rsidP="00081653">
      <w:pPr>
        <w:spacing w:before="240"/>
        <w:jc w:val="both"/>
        <w:rPr>
          <w:szCs w:val="24"/>
        </w:rPr>
      </w:pPr>
      <w:r>
        <w:rPr>
          <w:szCs w:val="24"/>
        </w:rPr>
        <w:t xml:space="preserve">Figure </w:t>
      </w:r>
      <w:r w:rsidR="003C05CC">
        <w:rPr>
          <w:szCs w:val="24"/>
        </w:rPr>
        <w:t>2</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buttons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pressed, the tagging application CTagger (in </w:t>
      </w:r>
      <w:r w:rsidR="00FC49EF">
        <w:rPr>
          <w:szCs w:val="24"/>
        </w:rPr>
        <w:t>Figure 2</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1AEFB6B5">
            <wp:extent cx="6371359"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1">
                      <a:extLst>
                        <a:ext uri="{28A0092B-C50C-407E-A947-70E740481C1C}">
                          <a14:useLocalDpi xmlns:a14="http://schemas.microsoft.com/office/drawing/2010/main" val="0"/>
                        </a:ext>
                      </a:extLst>
                    </a:blip>
                    <a:stretch>
                      <a:fillRect/>
                    </a:stretch>
                  </pic:blipFill>
                  <pic:spPr>
                    <a:xfrm>
                      <a:off x="0" y="0"/>
                      <a:ext cx="6371359" cy="4800599"/>
                    </a:xfrm>
                    <a:prstGeom prst="rect">
                      <a:avLst/>
                    </a:prstGeom>
                  </pic:spPr>
                </pic:pic>
              </a:graphicData>
            </a:graphic>
          </wp:inline>
        </w:drawing>
      </w:r>
    </w:p>
    <w:p w14:paraId="42D9B90C" w14:textId="79E32534" w:rsidR="00235DF6" w:rsidRDefault="00E2764E" w:rsidP="001B5078">
      <w:pPr>
        <w:pStyle w:val="Heading4"/>
        <w:jc w:val="center"/>
      </w:pPr>
      <w:bookmarkStart w:id="14" w:name="_Toc465674278"/>
      <w:r>
        <w:t xml:space="preserve">Figure </w:t>
      </w:r>
      <w:fldSimple w:instr=" SEQ Figure \* ARABIC ">
        <w:r w:rsidR="00023173">
          <w:rPr>
            <w:noProof/>
          </w:rPr>
          <w:t>3</w:t>
        </w:r>
      </w:fldSimple>
      <w:r>
        <w:t xml:space="preserve">. </w:t>
      </w:r>
      <w:r w:rsidR="00A80A4B">
        <w:t xml:space="preserve">CTagger </w:t>
      </w:r>
      <w:r w:rsidRPr="009C3A50">
        <w:t>for the .type field</w:t>
      </w:r>
      <w:bookmarkEnd w:id="14"/>
    </w:p>
    <w:p w14:paraId="03F5D534" w14:textId="77777777" w:rsidR="00931155" w:rsidRDefault="00931155" w:rsidP="00CA56A2">
      <w:pPr>
        <w:jc w:val="center"/>
        <w:rPr>
          <w:b/>
          <w:szCs w:val="24"/>
        </w:rPr>
      </w:pPr>
    </w:p>
    <w:p w14:paraId="40520C1F" w14:textId="7C1AAC22" w:rsidR="00CC3811" w:rsidRDefault="00EA3F56" w:rsidP="00CC3811">
      <w:pPr>
        <w:jc w:val="both"/>
        <w:rPr>
          <w:szCs w:val="24"/>
        </w:rPr>
      </w:pPr>
      <w:r>
        <w:rPr>
          <w:szCs w:val="24"/>
        </w:rPr>
        <w:t>In Figure 2,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r w:rsidR="00CC3811">
        <w:rPr>
          <w:szCs w:val="24"/>
        </w:rPr>
        <w:t xml:space="preserve"> </w:t>
      </w:r>
      <w:r w:rsidR="00D779A8">
        <w:rPr>
          <w:szCs w:val="24"/>
        </w:rPr>
        <w:t>To tag, select a value by clicking on a checkbox on the left side of the menu. From there select a tag from the HED on the right side of the menu. The tag will then appear underneath the v</w:t>
      </w:r>
      <w:r w:rsidR="00E26235">
        <w:rPr>
          <w:szCs w:val="24"/>
        </w:rPr>
        <w:t>alue</w:t>
      </w:r>
      <w:r w:rsidR="00D779A8">
        <w:rPr>
          <w:szCs w:val="24"/>
        </w:rPr>
        <w:t>.</w:t>
      </w:r>
      <w:r w:rsidR="00E26235">
        <w:rPr>
          <w:szCs w:val="24"/>
        </w:rPr>
        <w:t xml:space="preserve"> To remove a tag right click on it and press </w:t>
      </w:r>
      <w:r w:rsidR="00E26235" w:rsidRPr="00E26235">
        <w:rPr>
          <w:i/>
          <w:szCs w:val="24"/>
        </w:rPr>
        <w:t>remove</w:t>
      </w:r>
      <w:r w:rsidR="00E26235">
        <w:rPr>
          <w:i/>
          <w:szCs w:val="24"/>
        </w:rPr>
        <w:t>.</w:t>
      </w:r>
      <w:r w:rsidR="00D779A8">
        <w:rPr>
          <w:szCs w:val="24"/>
        </w:rPr>
        <w:t xml:space="preserve"> </w:t>
      </w:r>
      <w:r w:rsidR="00E72235">
        <w:rPr>
          <w:szCs w:val="24"/>
        </w:rPr>
        <w:t xml:space="preserve">Based on the </w:t>
      </w:r>
      <w:r w:rsidR="00E72235" w:rsidRPr="00307918">
        <w:rPr>
          <w:i/>
          <w:szCs w:val="24"/>
        </w:rPr>
        <w:t>HED extension options</w:t>
      </w:r>
      <w:r w:rsidR="00E72235">
        <w:rPr>
          <w:szCs w:val="24"/>
        </w:rPr>
        <w:t xml:space="preserve">, you can add new tags to the HED. To add a new tag click on a tag that can be extended and click </w:t>
      </w:r>
      <w:r w:rsidR="00E72235">
        <w:rPr>
          <w:i/>
          <w:szCs w:val="24"/>
        </w:rPr>
        <w:t xml:space="preserve">add </w:t>
      </w:r>
      <w:r w:rsidR="00E72235" w:rsidRPr="00E72235">
        <w:rPr>
          <w:szCs w:val="24"/>
        </w:rPr>
        <w:t>tag</w:t>
      </w:r>
      <w:r w:rsidR="00E72235">
        <w:rPr>
          <w:szCs w:val="24"/>
        </w:rPr>
        <w:t xml:space="preserve">. You will be prompted to fill in the tag attribute information. The name is the only field that is required. If this is the first tag you </w:t>
      </w:r>
      <w:r w:rsidR="0082687C">
        <w:rPr>
          <w:szCs w:val="24"/>
        </w:rPr>
        <w:t xml:space="preserve">have </w:t>
      </w:r>
      <w:r w:rsidR="00E72235">
        <w:rPr>
          <w:szCs w:val="24"/>
        </w:rPr>
        <w:t xml:space="preserve">added then you will be prompted to specify the version number associated with your version of the HED. </w:t>
      </w:r>
    </w:p>
    <w:p w14:paraId="6BE432D0" w14:textId="4DD6B106" w:rsidR="00EA3F56" w:rsidRDefault="00EA3F56" w:rsidP="00EA3F56">
      <w:pPr>
        <w:jc w:val="both"/>
        <w:rPr>
          <w:szCs w:val="24"/>
        </w:rPr>
      </w:pPr>
    </w:p>
    <w:p w14:paraId="32B0625D" w14:textId="77777777" w:rsidR="00CC3811" w:rsidRDefault="00CC3811" w:rsidP="00EA3F56">
      <w:pPr>
        <w:jc w:val="both"/>
        <w:rPr>
          <w:szCs w:val="24"/>
        </w:rPr>
      </w:pPr>
    </w:p>
    <w:p w14:paraId="602B36A4" w14:textId="77777777" w:rsidR="00CC3811" w:rsidRDefault="00CC3811" w:rsidP="00EA3F56">
      <w:pPr>
        <w:jc w:val="both"/>
        <w:rPr>
          <w:szCs w:val="24"/>
        </w:rPr>
      </w:pPr>
    </w:p>
    <w:p w14:paraId="460FD7D9" w14:textId="77777777" w:rsidR="00C33325" w:rsidRDefault="00C33325" w:rsidP="00EA3F56">
      <w:pPr>
        <w:jc w:val="both"/>
        <w:rPr>
          <w:szCs w:val="24"/>
        </w:rPr>
      </w:pPr>
    </w:p>
    <w:p w14:paraId="68D88582" w14:textId="77777777" w:rsidR="00C33325" w:rsidRDefault="00C33325" w:rsidP="00EA3F56">
      <w:pPr>
        <w:jc w:val="both"/>
        <w:rPr>
          <w:szCs w:val="24"/>
        </w:rPr>
      </w:pPr>
    </w:p>
    <w:p w14:paraId="5586B8B9" w14:textId="77777777" w:rsidR="00C33325" w:rsidRDefault="00C33325" w:rsidP="00EA3F56">
      <w:pPr>
        <w:jc w:val="both"/>
        <w:rPr>
          <w:szCs w:val="24"/>
        </w:rPr>
      </w:pPr>
    </w:p>
    <w:p w14:paraId="2C696BA6" w14:textId="77777777" w:rsidR="00C33325" w:rsidRDefault="00C33325" w:rsidP="00EA3F56">
      <w:pPr>
        <w:jc w:val="both"/>
        <w:rPr>
          <w:szCs w:val="24"/>
        </w:rPr>
      </w:pPr>
    </w:p>
    <w:p w14:paraId="63537BFF" w14:textId="77777777" w:rsidR="00C33325" w:rsidRDefault="00C33325" w:rsidP="00EA3F56">
      <w:pPr>
        <w:jc w:val="both"/>
        <w:rPr>
          <w:szCs w:val="24"/>
        </w:rPr>
      </w:pPr>
    </w:p>
    <w:p w14:paraId="14C8C46D" w14:textId="77777777" w:rsidR="00C33325" w:rsidRDefault="00C33325" w:rsidP="00EA3F56">
      <w:pPr>
        <w:jc w:val="both"/>
        <w:rPr>
          <w:szCs w:val="24"/>
        </w:rPr>
      </w:pPr>
    </w:p>
    <w:p w14:paraId="2CA17B7C" w14:textId="77777777" w:rsidR="004E0FB2" w:rsidRDefault="00C33325" w:rsidP="004E0FB2">
      <w:pPr>
        <w:keepNext/>
        <w:jc w:val="both"/>
      </w:pPr>
      <w:r>
        <w:rPr>
          <w:noProof/>
          <w:szCs w:val="24"/>
        </w:rPr>
        <w:lastRenderedPageBreak/>
        <w:drawing>
          <wp:inline distT="0" distB="0" distL="0" distR="0" wp14:anchorId="4C936984" wp14:editId="3804A62D">
            <wp:extent cx="6400800" cy="16884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vehed.PNG"/>
                    <pic:cNvPicPr/>
                  </pic:nvPicPr>
                  <pic:blipFill>
                    <a:blip r:embed="rId12">
                      <a:extLst>
                        <a:ext uri="{28A0092B-C50C-407E-A947-70E740481C1C}">
                          <a14:useLocalDpi xmlns:a14="http://schemas.microsoft.com/office/drawing/2010/main" val="0"/>
                        </a:ext>
                      </a:extLst>
                    </a:blip>
                    <a:stretch>
                      <a:fillRect/>
                    </a:stretch>
                  </pic:blipFill>
                  <pic:spPr>
                    <a:xfrm>
                      <a:off x="0" y="0"/>
                      <a:ext cx="6400800" cy="1688465"/>
                    </a:xfrm>
                    <a:prstGeom prst="rect">
                      <a:avLst/>
                    </a:prstGeom>
                  </pic:spPr>
                </pic:pic>
              </a:graphicData>
            </a:graphic>
          </wp:inline>
        </w:drawing>
      </w:r>
    </w:p>
    <w:p w14:paraId="75243474" w14:textId="37950933" w:rsidR="00C33325" w:rsidRDefault="004E0FB2" w:rsidP="004E0FB2">
      <w:pPr>
        <w:pStyle w:val="Heading4"/>
        <w:jc w:val="center"/>
        <w:rPr>
          <w:szCs w:val="24"/>
        </w:rPr>
      </w:pPr>
      <w:bookmarkStart w:id="15" w:name="_Toc465674279"/>
      <w:r>
        <w:t xml:space="preserve">Figure </w:t>
      </w:r>
      <w:fldSimple w:instr=" SEQ Figure \* ARABIC ">
        <w:r w:rsidR="00023173">
          <w:rPr>
            <w:noProof/>
          </w:rPr>
          <w:t>4</w:t>
        </w:r>
      </w:fldSimple>
      <w:r>
        <w:t xml:space="preserve">. </w:t>
      </w:r>
      <w:r w:rsidRPr="00CF0628">
        <w:t>Saving the HED</w:t>
      </w:r>
      <w:bookmarkEnd w:id="15"/>
    </w:p>
    <w:p w14:paraId="08FD4273" w14:textId="77777777" w:rsidR="00C33325" w:rsidRDefault="00C33325" w:rsidP="00EA3F56">
      <w:pPr>
        <w:jc w:val="both"/>
        <w:rPr>
          <w:szCs w:val="24"/>
        </w:rPr>
      </w:pPr>
    </w:p>
    <w:p w14:paraId="2EFD1D86" w14:textId="491FCEBD" w:rsidR="00C33325" w:rsidRDefault="004D0ED5" w:rsidP="00EA3F56">
      <w:pPr>
        <w:jc w:val="both"/>
        <w:rPr>
          <w:szCs w:val="24"/>
        </w:rPr>
      </w:pPr>
      <w:r>
        <w:rPr>
          <w:szCs w:val="24"/>
        </w:rPr>
        <w:t>Figure 3</w:t>
      </w:r>
      <w:r w:rsidR="00A460AC">
        <w:rPr>
          <w:szCs w:val="24"/>
        </w:rPr>
        <w:t>,</w:t>
      </w:r>
      <w:r>
        <w:rPr>
          <w:szCs w:val="24"/>
        </w:rPr>
        <w:t xml:space="preserve"> above will appear if the HED is modified through the CTagger. The first option allows you to save the current HED as the </w:t>
      </w:r>
      <w:r>
        <w:rPr>
          <w:i/>
          <w:szCs w:val="24"/>
        </w:rPr>
        <w:t>user</w:t>
      </w:r>
      <w:r>
        <w:rPr>
          <w:szCs w:val="24"/>
        </w:rPr>
        <w:t xml:space="preserve"> version. The </w:t>
      </w:r>
      <w:r>
        <w:rPr>
          <w:i/>
          <w:szCs w:val="24"/>
        </w:rPr>
        <w:t xml:space="preserve">user </w:t>
      </w:r>
      <w:r>
        <w:rPr>
          <w:szCs w:val="24"/>
        </w:rPr>
        <w:t>version is</w:t>
      </w:r>
      <w:r w:rsidR="00A92CC6">
        <w:rPr>
          <w:szCs w:val="24"/>
        </w:rPr>
        <w:t xml:space="preserve"> strictly</w:t>
      </w:r>
      <w:r>
        <w:rPr>
          <w:szCs w:val="24"/>
        </w:rPr>
        <w:t xml:space="preserve"> </w:t>
      </w:r>
      <w:r w:rsidR="00A460AC">
        <w:rPr>
          <w:szCs w:val="24"/>
        </w:rPr>
        <w:t xml:space="preserve">reserved for extending the HED. It is </w:t>
      </w:r>
      <w:r w:rsidR="00182E9A">
        <w:rPr>
          <w:szCs w:val="24"/>
        </w:rPr>
        <w:t xml:space="preserve">saved as </w:t>
      </w:r>
      <w:r w:rsidR="00182E9A" w:rsidRPr="00182E9A">
        <w:rPr>
          <w:i/>
          <w:szCs w:val="24"/>
        </w:rPr>
        <w:t>HED_user.xml</w:t>
      </w:r>
      <w:r w:rsidR="00182E9A">
        <w:rPr>
          <w:szCs w:val="24"/>
        </w:rPr>
        <w:t xml:space="preserve"> </w:t>
      </w:r>
      <w:r w:rsidR="00E0105A">
        <w:rPr>
          <w:szCs w:val="24"/>
        </w:rPr>
        <w:t xml:space="preserve">in the </w:t>
      </w:r>
      <w:r w:rsidR="00E0105A">
        <w:rPr>
          <w:i/>
          <w:szCs w:val="24"/>
        </w:rPr>
        <w:t xml:space="preserve">hed </w:t>
      </w:r>
      <w:r w:rsidR="00E0105A">
        <w:rPr>
          <w:szCs w:val="24"/>
        </w:rPr>
        <w:t xml:space="preserve">directory </w:t>
      </w:r>
      <w:r w:rsidR="00182E9A">
        <w:rPr>
          <w:szCs w:val="24"/>
        </w:rPr>
        <w:t xml:space="preserve">and is </w:t>
      </w:r>
      <w:r w:rsidRPr="00182E9A">
        <w:rPr>
          <w:szCs w:val="24"/>
        </w:rPr>
        <w:t>separate</w:t>
      </w:r>
      <w:r>
        <w:rPr>
          <w:szCs w:val="24"/>
        </w:rPr>
        <w:t xml:space="preserve"> from the default version</w:t>
      </w:r>
      <w:r w:rsidR="00452568">
        <w:rPr>
          <w:szCs w:val="24"/>
        </w:rPr>
        <w:t xml:space="preserve"> so that it doesn’t interfere </w:t>
      </w:r>
      <w:r w:rsidR="0061103F">
        <w:rPr>
          <w:szCs w:val="24"/>
        </w:rPr>
        <w:t>with</w:t>
      </w:r>
      <w:r w:rsidR="00452568">
        <w:rPr>
          <w:szCs w:val="24"/>
        </w:rPr>
        <w:t xml:space="preserve"> fetching </w:t>
      </w:r>
      <w:r w:rsidR="005A149A">
        <w:rPr>
          <w:szCs w:val="24"/>
        </w:rPr>
        <w:t>the</w:t>
      </w:r>
      <w:r w:rsidR="00452568">
        <w:rPr>
          <w:szCs w:val="24"/>
        </w:rPr>
        <w:t xml:space="preserve"> latest version from the repository</w:t>
      </w:r>
      <w:r>
        <w:rPr>
          <w:szCs w:val="24"/>
        </w:rPr>
        <w:t>. The second option allows you to sav</w:t>
      </w:r>
      <w:r w:rsidR="00715961">
        <w:rPr>
          <w:szCs w:val="24"/>
        </w:rPr>
        <w:t xml:space="preserve">e the current HED </w:t>
      </w:r>
      <w:r w:rsidR="00277C3D">
        <w:rPr>
          <w:szCs w:val="24"/>
        </w:rPr>
        <w:t>as</w:t>
      </w:r>
      <w:r w:rsidR="0008115E">
        <w:rPr>
          <w:szCs w:val="24"/>
        </w:rPr>
        <w:t xml:space="preserve"> any file name and </w:t>
      </w:r>
      <w:r w:rsidR="00715961">
        <w:rPr>
          <w:szCs w:val="24"/>
        </w:rPr>
        <w:t>to any location</w:t>
      </w:r>
      <w:r w:rsidR="00E17CCD">
        <w:rPr>
          <w:szCs w:val="24"/>
        </w:rPr>
        <w:t>;</w:t>
      </w:r>
      <w:r w:rsidR="00715961">
        <w:rPr>
          <w:szCs w:val="24"/>
        </w:rPr>
        <w:t xml:space="preserve"> preferably outside the HEDTools directory. You may want to reserve copies and keep track of all changes made to the HED overtime. </w:t>
      </w:r>
      <w:r w:rsidR="00AA361C">
        <w:rPr>
          <w:szCs w:val="24"/>
        </w:rPr>
        <w:t xml:space="preserve">After completion, the following figure will appear. </w:t>
      </w:r>
    </w:p>
    <w:p w14:paraId="3F627AD1" w14:textId="77777777" w:rsidR="00C33325" w:rsidRDefault="00C33325" w:rsidP="00EA3F56">
      <w:pPr>
        <w:jc w:val="both"/>
        <w:rPr>
          <w:szCs w:val="24"/>
        </w:rPr>
      </w:pPr>
    </w:p>
    <w:p w14:paraId="400E754C" w14:textId="77777777" w:rsidR="00C33325" w:rsidRDefault="00C33325" w:rsidP="00EA3F56">
      <w:pPr>
        <w:jc w:val="both"/>
        <w:rPr>
          <w:szCs w:val="24"/>
        </w:rPr>
      </w:pPr>
    </w:p>
    <w:p w14:paraId="4D091139" w14:textId="77777777" w:rsidR="00A657A3" w:rsidRDefault="00CC3811" w:rsidP="00A657A3">
      <w:pPr>
        <w:keepNext/>
        <w:jc w:val="center"/>
      </w:pPr>
      <w:r>
        <w:rPr>
          <w:noProof/>
          <w:szCs w:val="24"/>
        </w:rPr>
        <w:drawing>
          <wp:inline distT="0" distB="0" distL="0" distR="0" wp14:anchorId="083A74FD" wp14:editId="0E9B5C87">
            <wp:extent cx="6399822" cy="218122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_savetags.PNG"/>
                    <pic:cNvPicPr/>
                  </pic:nvPicPr>
                  <pic:blipFill>
                    <a:blip r:embed="rId13">
                      <a:extLst>
                        <a:ext uri="{28A0092B-C50C-407E-A947-70E740481C1C}">
                          <a14:useLocalDpi xmlns:a14="http://schemas.microsoft.com/office/drawing/2010/main" val="0"/>
                        </a:ext>
                      </a:extLst>
                    </a:blip>
                    <a:stretch>
                      <a:fillRect/>
                    </a:stretch>
                  </pic:blipFill>
                  <pic:spPr>
                    <a:xfrm>
                      <a:off x="0" y="0"/>
                      <a:ext cx="6420127" cy="2188145"/>
                    </a:xfrm>
                    <a:prstGeom prst="rect">
                      <a:avLst/>
                    </a:prstGeom>
                  </pic:spPr>
                </pic:pic>
              </a:graphicData>
            </a:graphic>
          </wp:inline>
        </w:drawing>
      </w:r>
    </w:p>
    <w:p w14:paraId="74DC1A66" w14:textId="1116ED29" w:rsidR="00CC3811" w:rsidRDefault="00A657A3" w:rsidP="00A657A3">
      <w:pPr>
        <w:pStyle w:val="Heading4"/>
        <w:jc w:val="center"/>
        <w:rPr>
          <w:szCs w:val="24"/>
        </w:rPr>
      </w:pPr>
      <w:bookmarkStart w:id="16" w:name="_Toc465674280"/>
      <w:r>
        <w:t xml:space="preserve">Figure </w:t>
      </w:r>
      <w:fldSimple w:instr=" SEQ Figure \* ARABIC ">
        <w:r w:rsidR="00023173">
          <w:rPr>
            <w:noProof/>
          </w:rPr>
          <w:t>5</w:t>
        </w:r>
      </w:fldSimple>
      <w:r>
        <w:t xml:space="preserve">. </w:t>
      </w:r>
      <w:r w:rsidRPr="000A232E">
        <w:t>Saving the HED tags to the dataset(s)</w:t>
      </w:r>
      <w:bookmarkEnd w:id="16"/>
    </w:p>
    <w:p w14:paraId="2DB1D14B" w14:textId="77777777" w:rsidR="003D5BCE" w:rsidRPr="003D5BCE" w:rsidRDefault="003D5BCE" w:rsidP="003D5BCE"/>
    <w:p w14:paraId="45FC8BF0" w14:textId="5932EB54" w:rsidR="00F328F6" w:rsidRDefault="00141E86" w:rsidP="00060D52">
      <w:pPr>
        <w:jc w:val="both"/>
        <w:rPr>
          <w:rFonts w:cs="Times New Roman"/>
        </w:rPr>
      </w:pPr>
      <w:r>
        <w:rPr>
          <w:rFonts w:cs="Times New Roman"/>
        </w:rPr>
        <w:t>In Figure 4, y</w:t>
      </w:r>
      <w:r w:rsidR="00CC3811">
        <w:rPr>
          <w:rFonts w:cs="Times New Roman"/>
        </w:rPr>
        <w:t xml:space="preserve">ou have two options for saving tags: the first is to overwrite the </w:t>
      </w:r>
      <w:r w:rsidR="00643366">
        <w:rPr>
          <w:rFonts w:cs="Times New Roman"/>
          <w:i/>
        </w:rPr>
        <w:t xml:space="preserve">.set </w:t>
      </w:r>
      <w:r w:rsidR="00CC3811">
        <w:rPr>
          <w:rFonts w:cs="Times New Roman"/>
        </w:rPr>
        <w:t xml:space="preserve">dataset(s) to include the HED </w:t>
      </w:r>
      <w:r w:rsidR="00CF3309">
        <w:rPr>
          <w:rFonts w:cs="Times New Roman"/>
        </w:rPr>
        <w:t>tags and</w:t>
      </w:r>
      <w:r w:rsidR="00CC3811">
        <w:rPr>
          <w:rFonts w:cs="Times New Roman"/>
        </w:rPr>
        <w:t xml:space="preserve"> the second is to save the tags as a field map object</w:t>
      </w:r>
      <w:r w:rsidR="00983878">
        <w:rPr>
          <w:rFonts w:cs="Times New Roman"/>
        </w:rPr>
        <w:t xml:space="preserve"> </w:t>
      </w:r>
      <w:r w:rsidR="00CC3811">
        <w:rPr>
          <w:rFonts w:cs="Times New Roman"/>
        </w:rPr>
        <w:t xml:space="preserve">as a </w:t>
      </w:r>
      <w:r w:rsidR="00CC3811">
        <w:rPr>
          <w:rFonts w:cs="Times New Roman"/>
          <w:i/>
        </w:rPr>
        <w:t xml:space="preserve">.mat </w:t>
      </w:r>
      <w:r w:rsidR="00CC3811">
        <w:rPr>
          <w:rFonts w:cs="Times New Roman"/>
        </w:rPr>
        <w:t xml:space="preserve">file. </w:t>
      </w:r>
      <w:r w:rsidR="00CF3309">
        <w:rPr>
          <w:rFonts w:cs="Times New Roman"/>
        </w:rPr>
        <w:t xml:space="preserve">Refer to section 5.3 on how </w:t>
      </w:r>
      <w:r w:rsidR="00A0676A">
        <w:rPr>
          <w:rFonts w:cs="Times New Roman"/>
        </w:rPr>
        <w:t>tags are</w:t>
      </w:r>
      <w:r w:rsidR="00F364CB">
        <w:rPr>
          <w:rFonts w:cs="Times New Roman"/>
        </w:rPr>
        <w:t xml:space="preserve"> saved inside of a dataset and to get a</w:t>
      </w:r>
      <w:r w:rsidR="00A0676A">
        <w:rPr>
          <w:rFonts w:cs="Times New Roman"/>
        </w:rPr>
        <w:t xml:space="preserve"> further explanation of what a field map is.</w:t>
      </w:r>
      <w:r w:rsidR="00660BF1">
        <w:rPr>
          <w:rFonts w:cs="Times New Roman"/>
        </w:rPr>
        <w:t xml:space="preserve"> </w:t>
      </w:r>
      <w:r w:rsidR="00D36945">
        <w:rPr>
          <w:rFonts w:cs="Times New Roman"/>
        </w:rPr>
        <w:t xml:space="preserve">The idea behind saving a field map is that you want to use it to </w:t>
      </w:r>
      <w:r w:rsidR="00514EBA">
        <w:rPr>
          <w:rFonts w:cs="Times New Roman"/>
        </w:rPr>
        <w:t>tag</w:t>
      </w:r>
      <w:r w:rsidR="00A7335D">
        <w:rPr>
          <w:rFonts w:cs="Times New Roman"/>
        </w:rPr>
        <w:t xml:space="preserve"> a different dataset </w:t>
      </w:r>
      <w:r w:rsidR="00B928A6">
        <w:rPr>
          <w:rFonts w:cs="Times New Roman"/>
        </w:rPr>
        <w:t>from the same study</w:t>
      </w:r>
      <w:r w:rsidR="00A7335D">
        <w:rPr>
          <w:rFonts w:cs="Times New Roman"/>
        </w:rPr>
        <w:t xml:space="preserve">. </w:t>
      </w:r>
      <w:r w:rsidR="005C2C50">
        <w:rPr>
          <w:rFonts w:cs="Times New Roman"/>
        </w:rPr>
        <w:t xml:space="preserve">Example 2.3 illustrates how to do this. </w:t>
      </w:r>
      <w:r w:rsidR="004F75C3">
        <w:rPr>
          <w:rFonts w:cs="Times New Roman"/>
        </w:rPr>
        <w:t xml:space="preserve">When selecting the second option, the </w:t>
      </w:r>
      <w:r w:rsidR="004F75C3">
        <w:rPr>
          <w:rFonts w:cs="Times New Roman"/>
          <w:i/>
        </w:rPr>
        <w:t xml:space="preserve">Browse </w:t>
      </w:r>
      <w:r w:rsidR="004F75C3">
        <w:rPr>
          <w:rFonts w:cs="Times New Roman"/>
        </w:rPr>
        <w:t xml:space="preserve">button next to </w:t>
      </w:r>
      <w:r w:rsidR="004F75C3">
        <w:rPr>
          <w:rFonts w:cs="Times New Roman"/>
          <w:i/>
        </w:rPr>
        <w:t xml:space="preserve">field map file name </w:t>
      </w:r>
      <w:r w:rsidR="004F75C3">
        <w:rPr>
          <w:rFonts w:cs="Times New Roman"/>
        </w:rPr>
        <w:t>is enabled so that you can specify the file name of the field map.</w:t>
      </w:r>
      <w:r w:rsidR="00E779EE">
        <w:rPr>
          <w:rFonts w:cs="Times New Roman"/>
        </w:rPr>
        <w:t xml:space="preserve"> The </w:t>
      </w:r>
      <w:r w:rsidR="00E779EE">
        <w:rPr>
          <w:rFonts w:cs="Times New Roman"/>
          <w:i/>
        </w:rPr>
        <w:t xml:space="preserve">Edit </w:t>
      </w:r>
      <w:r w:rsidR="00E779EE">
        <w:rPr>
          <w:rFonts w:cs="Times New Roman"/>
        </w:rPr>
        <w:t xml:space="preserve">description </w:t>
      </w:r>
      <w:r w:rsidR="009E0E4D">
        <w:rPr>
          <w:rFonts w:cs="Times New Roman"/>
        </w:rPr>
        <w:t xml:space="preserve">button </w:t>
      </w:r>
      <w:r w:rsidR="00E779EE">
        <w:rPr>
          <w:rFonts w:cs="Times New Roman"/>
        </w:rPr>
        <w:t xml:space="preserve">is not </w:t>
      </w:r>
      <w:r w:rsidR="009E0E4D">
        <w:rPr>
          <w:rFonts w:cs="Times New Roman"/>
        </w:rPr>
        <w:t xml:space="preserve">only associated with the field map file saved but the dataset files(s) if you decide to overwrite them. </w:t>
      </w:r>
      <w:r w:rsidR="007A02E8">
        <w:rPr>
          <w:rFonts w:cs="Times New Roman"/>
        </w:rPr>
        <w:t xml:space="preserve">The description will appear in the </w:t>
      </w:r>
      <w:r w:rsidR="007A02E8">
        <w:rPr>
          <w:rFonts w:cs="Times New Roman"/>
          <w:i/>
        </w:rPr>
        <w:t xml:space="preserve">etc.tags.description </w:t>
      </w:r>
      <w:r w:rsidR="007A02E8">
        <w:rPr>
          <w:rFonts w:cs="Times New Roman"/>
        </w:rPr>
        <w:t xml:space="preserve">field when </w:t>
      </w:r>
      <w:r w:rsidR="00022F75">
        <w:rPr>
          <w:rFonts w:cs="Times New Roman"/>
        </w:rPr>
        <w:t>an</w:t>
      </w:r>
      <w:r w:rsidR="00896383">
        <w:rPr>
          <w:rFonts w:cs="Times New Roman"/>
        </w:rPr>
        <w:t xml:space="preserve"> overwritten</w:t>
      </w:r>
      <w:r w:rsidR="007A02E8">
        <w:rPr>
          <w:rFonts w:cs="Times New Roman"/>
        </w:rPr>
        <w:t xml:space="preserve"> data</w:t>
      </w:r>
      <w:r w:rsidR="00B2319F">
        <w:rPr>
          <w:rFonts w:cs="Times New Roman"/>
        </w:rPr>
        <w:t xml:space="preserve">set is loaded in the workspace. </w:t>
      </w:r>
      <w:r w:rsidR="00F328F6">
        <w:rPr>
          <w:rFonts w:cs="Times New Roman"/>
        </w:rPr>
        <w:t xml:space="preserve">When clicking on the </w:t>
      </w:r>
      <w:r w:rsidR="00F328F6">
        <w:rPr>
          <w:rFonts w:cs="Times New Roman"/>
          <w:i/>
        </w:rPr>
        <w:t xml:space="preserve">Edit description </w:t>
      </w:r>
      <w:r w:rsidR="00F328F6">
        <w:rPr>
          <w:rFonts w:cs="Times New Roman"/>
        </w:rPr>
        <w:t xml:space="preserve">button </w:t>
      </w:r>
      <w:r w:rsidR="00B51803">
        <w:rPr>
          <w:rFonts w:cs="Times New Roman"/>
        </w:rPr>
        <w:t>the following dialog in Figure 5</w:t>
      </w:r>
      <w:r w:rsidR="00F328F6">
        <w:rPr>
          <w:rFonts w:cs="Times New Roman"/>
        </w:rPr>
        <w:t xml:space="preserve"> </w:t>
      </w:r>
      <w:r w:rsidR="00B92DF7">
        <w:rPr>
          <w:rFonts w:cs="Times New Roman"/>
        </w:rPr>
        <w:t xml:space="preserve">below </w:t>
      </w:r>
      <w:r w:rsidR="00F328F6">
        <w:rPr>
          <w:rFonts w:cs="Times New Roman"/>
        </w:rPr>
        <w:t>will appear.</w:t>
      </w:r>
    </w:p>
    <w:p w14:paraId="14F7C3A4" w14:textId="0491617D" w:rsidR="00CC3811" w:rsidRPr="004F75C3" w:rsidRDefault="004F75C3" w:rsidP="00060D52">
      <w:pPr>
        <w:jc w:val="both"/>
        <w:rPr>
          <w:rFonts w:cs="Times New Roman"/>
        </w:rPr>
      </w:pPr>
      <w:r>
        <w:rPr>
          <w:rFonts w:cs="Times New Roman"/>
        </w:rPr>
        <w:t xml:space="preserve">  </w:t>
      </w:r>
    </w:p>
    <w:p w14:paraId="0089C9BA" w14:textId="77777777" w:rsidR="00A001C1" w:rsidRDefault="007A02E8" w:rsidP="00A001C1">
      <w:pPr>
        <w:keepNext/>
        <w:jc w:val="center"/>
      </w:pPr>
      <w:r>
        <w:rPr>
          <w:rFonts w:cs="Times New Roman"/>
          <w:noProof/>
        </w:rPr>
        <w:lastRenderedPageBreak/>
        <w:drawing>
          <wp:inline distT="0" distB="0" distL="0" distR="0" wp14:anchorId="55DBDC84" wp14:editId="3055CF9F">
            <wp:extent cx="5353797" cy="43059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p_comments.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0E4B801D" w14:textId="6B8EB20E" w:rsidR="00CC3811" w:rsidRDefault="00A001C1" w:rsidP="001A483B">
      <w:pPr>
        <w:pStyle w:val="Heading4"/>
        <w:jc w:val="center"/>
        <w:rPr>
          <w:rFonts w:cs="Times New Roman"/>
        </w:rPr>
      </w:pPr>
      <w:bookmarkStart w:id="17" w:name="_Toc465674281"/>
      <w:r>
        <w:t xml:space="preserve">Figure </w:t>
      </w:r>
      <w:fldSimple w:instr=" SEQ Figure \* ARABIC ">
        <w:r w:rsidR="00023173">
          <w:rPr>
            <w:noProof/>
          </w:rPr>
          <w:t>6</w:t>
        </w:r>
      </w:fldSimple>
      <w:r>
        <w:t>. Mo</w:t>
      </w:r>
      <w:r w:rsidR="001A483B">
        <w:t>difying a field m</w:t>
      </w:r>
      <w:r>
        <w:t>ap description</w:t>
      </w:r>
      <w:bookmarkEnd w:id="17"/>
    </w:p>
    <w:p w14:paraId="31C51606" w14:textId="77777777" w:rsidR="007A02E8" w:rsidRDefault="007A02E8" w:rsidP="00060D52">
      <w:pPr>
        <w:jc w:val="both"/>
        <w:rPr>
          <w:rFonts w:cs="Times New Roman"/>
        </w:rPr>
      </w:pPr>
    </w:p>
    <w:p w14:paraId="2694077C" w14:textId="1369D1FB" w:rsidR="00A7335D" w:rsidRPr="00DC50A3" w:rsidRDefault="00A7335D" w:rsidP="00060D52">
      <w:pPr>
        <w:jc w:val="both"/>
        <w:rPr>
          <w:rFonts w:cs="Times New Roman"/>
        </w:rPr>
      </w:pPr>
      <w:r>
        <w:rPr>
          <w:rFonts w:cs="Times New Roman"/>
        </w:rPr>
        <w:t>The dialog above allo</w:t>
      </w:r>
      <w:r w:rsidR="00904A61">
        <w:rPr>
          <w:rFonts w:cs="Times New Roman"/>
        </w:rPr>
        <w:t>ws you to give the field map a description. The description will typically consist of details about the field map and why it exists</w:t>
      </w:r>
      <w:r w:rsidR="00F06BD5">
        <w:rPr>
          <w:rFonts w:cs="Times New Roman"/>
        </w:rPr>
        <w:t>. You can include what study the field map</w:t>
      </w:r>
      <w:r w:rsidR="00B333A2">
        <w:rPr>
          <w:rFonts w:cs="Times New Roman"/>
        </w:rPr>
        <w:t xml:space="preserve"> is used for along with the events that it contains. </w:t>
      </w:r>
      <w:r w:rsidR="00DC50A3">
        <w:rPr>
          <w:rFonts w:cs="Times New Roman"/>
        </w:rPr>
        <w:t xml:space="preserve">When done filling out the description, click the </w:t>
      </w:r>
      <w:r w:rsidR="00DC50A3">
        <w:rPr>
          <w:rFonts w:cs="Times New Roman"/>
          <w:i/>
        </w:rPr>
        <w:t xml:space="preserve">Save </w:t>
      </w:r>
      <w:r w:rsidR="00DC50A3">
        <w:rPr>
          <w:rFonts w:cs="Times New Roman"/>
        </w:rPr>
        <w:t xml:space="preserve">button. </w:t>
      </w:r>
    </w:p>
    <w:p w14:paraId="02A98E58" w14:textId="77777777" w:rsidR="00984332" w:rsidRDefault="00984332" w:rsidP="00060D52">
      <w:pPr>
        <w:jc w:val="both"/>
        <w:rPr>
          <w:rFonts w:cs="Times New Roman"/>
        </w:rPr>
      </w:pPr>
    </w:p>
    <w:p w14:paraId="544EF337" w14:textId="75EB53C2" w:rsidR="006E5BF4" w:rsidRPr="005146C0" w:rsidRDefault="00A43C3A" w:rsidP="005146C0">
      <w:pPr>
        <w:jc w:val="both"/>
      </w:pPr>
      <w:r>
        <w:rPr>
          <w:rFonts w:cs="Times New Roman"/>
        </w:rPr>
        <w:t xml:space="preserve">The </w:t>
      </w:r>
      <w:r w:rsidR="008D288D">
        <w:rPr>
          <w:rFonts w:cs="Times New Roman"/>
          <w:i/>
        </w:rPr>
        <w:t>pop_</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72F0D77E" w14:textId="77777777" w:rsidR="00F92534" w:rsidRDefault="00F92534" w:rsidP="00A62D8F">
      <w:pPr>
        <w:rPr>
          <w:b/>
        </w:rPr>
      </w:pPr>
    </w:p>
    <w:p w14:paraId="10979E15" w14:textId="7377D9AD" w:rsidR="00655F0C" w:rsidRDefault="00655F0C" w:rsidP="00A62D8F">
      <w:r w:rsidRPr="00804724">
        <w:rPr>
          <w:b/>
        </w:rPr>
        <w:t>Example</w:t>
      </w:r>
      <w:r>
        <w:rPr>
          <w:b/>
        </w:rPr>
        <w:t xml:space="preserve"> </w:t>
      </w:r>
      <w:r w:rsidR="00CF7CC5">
        <w:rPr>
          <w:b/>
        </w:rPr>
        <w:t>2</w:t>
      </w:r>
      <w:r>
        <w:rPr>
          <w:b/>
        </w:rPr>
        <w:t>.</w:t>
      </w:r>
      <w:r w:rsidR="005146C0">
        <w:rPr>
          <w:b/>
        </w:rPr>
        <w:t>2</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70CE3708"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A47F71">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39DF1567"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D1D5E">
        <w:rPr>
          <w:szCs w:val="24"/>
        </w:rPr>
        <w:t>2.2</w:t>
      </w:r>
      <w:r w:rsidR="00C7400B" w:rsidRPr="0024474A">
        <w:rPr>
          <w:szCs w:val="24"/>
        </w:rPr>
        <w:t>,</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441CB0" w:rsidRPr="00441CB0">
        <w:rPr>
          <w:i/>
          <w:szCs w:val="24"/>
        </w:rPr>
        <w:t>pop_</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3E3714ED" w14:textId="0685EB2B" w:rsidR="00921B90" w:rsidRDefault="002D71AD" w:rsidP="00A62D8F">
      <w:pPr>
        <w:spacing w:after="200" w:line="276" w:lineRule="auto"/>
        <w:rPr>
          <w:b/>
        </w:rPr>
      </w:pPr>
      <w:r>
        <w:rPr>
          <w:b/>
        </w:rPr>
        <w:br w:type="page"/>
      </w:r>
      <w:r w:rsidR="00921B90" w:rsidRPr="00EB74EB">
        <w:rPr>
          <w:b/>
        </w:rPr>
        <w:lastRenderedPageBreak/>
        <w:t>MATLAB Syntax</w:t>
      </w:r>
    </w:p>
    <w:p w14:paraId="622AA7C8" w14:textId="6641EFF0" w:rsidR="00921B90" w:rsidRPr="00A62D8F" w:rsidRDefault="0055301A" w:rsidP="00C7400B">
      <w:pPr>
        <w:ind w:left="720"/>
        <w:rPr>
          <w:b/>
          <w:sz w:val="22"/>
        </w:rPr>
      </w:pPr>
      <w:r>
        <w:rPr>
          <w:rFonts w:ascii="Courier New" w:hAnsi="Courier New" w:cs="Courier New"/>
          <w:color w:val="000000"/>
          <w:sz w:val="22"/>
        </w:rPr>
        <w:t xml:space="preserve">[EEG, </w:t>
      </w:r>
      <w:r w:rsidR="00246C42">
        <w:rPr>
          <w:rFonts w:ascii="Courier New" w:hAnsi="Courier New" w:cs="Courier New"/>
          <w:color w:val="000000"/>
          <w:sz w:val="22"/>
        </w:rPr>
        <w:t xml:space="preserve">fMap, </w:t>
      </w:r>
      <w:r>
        <w:rPr>
          <w:rFonts w:ascii="Courier New" w:hAnsi="Courier New" w:cs="Courier New"/>
          <w:color w:val="000000"/>
          <w:sz w:val="22"/>
        </w:rPr>
        <w:t>com</w:t>
      </w:r>
      <w:r w:rsidR="00921B90" w:rsidRPr="00A62D8F">
        <w:rPr>
          <w:rFonts w:ascii="Courier New" w:hAnsi="Courier New" w:cs="Courier New"/>
          <w:color w:val="000000"/>
          <w:sz w:val="22"/>
        </w:rPr>
        <w:t xml:space="preserve">] = </w:t>
      </w:r>
      <w:r>
        <w:rPr>
          <w:rFonts w:ascii="Courier New" w:hAnsi="Courier New" w:cs="Courier New"/>
          <w:color w:val="000000"/>
          <w:sz w:val="22"/>
        </w:rPr>
        <w:t>pop_</w:t>
      </w:r>
      <w:r w:rsidR="00921B90" w:rsidRPr="00A62D8F">
        <w:rPr>
          <w:rFonts w:ascii="Courier New" w:hAnsi="Courier New" w:cs="Courier New"/>
          <w:color w:val="000000"/>
          <w:sz w:val="22"/>
        </w:rPr>
        <w:t>tageeg(EEG)</w:t>
      </w:r>
    </w:p>
    <w:p w14:paraId="19737BC6" w14:textId="0A9EC1B4"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246C42">
        <w:rPr>
          <w:rFonts w:ascii="Courier New" w:hAnsi="Courier New" w:cs="Courier New"/>
          <w:color w:val="000000"/>
          <w:sz w:val="22"/>
        </w:rPr>
        <w:t xml:space="preserve">fMap, </w:t>
      </w:r>
      <w:r w:rsidR="0055301A">
        <w:rPr>
          <w:rFonts w:ascii="Courier New" w:hAnsi="Courier New" w:cs="Courier New"/>
          <w:color w:val="000000"/>
          <w:sz w:val="22"/>
        </w:rPr>
        <w:t>com</w:t>
      </w:r>
      <w:r w:rsidRPr="00A62D8F">
        <w:rPr>
          <w:rFonts w:ascii="Courier New" w:hAnsi="Courier New" w:cs="Courier New"/>
          <w:color w:val="000000"/>
          <w:sz w:val="22"/>
        </w:rPr>
        <w:t xml:space="preserve">] = </w:t>
      </w:r>
      <w:r w:rsidR="0055301A">
        <w:rPr>
          <w:rFonts w:ascii="Courier New" w:hAnsi="Courier New" w:cs="Courier New"/>
          <w:color w:val="000000"/>
          <w:sz w:val="22"/>
        </w:rPr>
        <w:t>pop_</w:t>
      </w:r>
      <w:r w:rsidRPr="00A62D8F">
        <w:rPr>
          <w:rFonts w:ascii="Courier New" w:hAnsi="Courier New" w:cs="Courier New"/>
          <w:color w:val="000000"/>
          <w:sz w:val="22"/>
        </w:rPr>
        <w:t xml:space="preserve">tageeg(EEG, </w:t>
      </w:r>
      <w:r w:rsidR="004708D6" w:rsidRPr="004708D6">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EF3CFB" w:rsidR="002D37DF" w:rsidRDefault="002D37DF" w:rsidP="001B5078">
      <w:pPr>
        <w:pStyle w:val="Heading4"/>
        <w:jc w:val="center"/>
      </w:pPr>
      <w:bookmarkStart w:id="18" w:name="_Toc465674259"/>
      <w:r>
        <w:t xml:space="preserve">Table </w:t>
      </w:r>
      <w:fldSimple w:instr=" SEQ Table \* ARABIC ">
        <w:r w:rsidR="00023173">
          <w:rPr>
            <w:noProof/>
          </w:rPr>
          <w:t>1</w:t>
        </w:r>
      </w:fldSimple>
      <w:r>
        <w:t xml:space="preserve">. </w:t>
      </w:r>
      <w:r w:rsidRPr="007F61E5">
        <w:t xml:space="preserve">A summary of arguments for </w:t>
      </w:r>
      <w:r w:rsidR="00DE2FAF">
        <w:t>pop_</w:t>
      </w:r>
      <w:r w:rsidRPr="007F61E5">
        <w:t>tageeg.</w:t>
      </w:r>
      <w:bookmarkEnd w:id="18"/>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9E7FEB">
        <w:tc>
          <w:tcPr>
            <w:tcW w:w="2234" w:type="dxa"/>
            <w:shd w:val="clear" w:color="auto" w:fill="D9D9D9" w:themeFill="background1" w:themeFillShade="D9"/>
          </w:tcPr>
          <w:p w14:paraId="4D62CE14" w14:textId="77777777" w:rsidR="00987152" w:rsidRPr="00087E18" w:rsidRDefault="00987152"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9E7FEB">
        <w:tc>
          <w:tcPr>
            <w:tcW w:w="2234" w:type="dxa"/>
            <w:vAlign w:val="center"/>
          </w:tcPr>
          <w:p w14:paraId="755A9432" w14:textId="77777777" w:rsidR="00987152" w:rsidRPr="00246329" w:rsidRDefault="00987152"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9E7FEB">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9E7FEB">
            <w:pPr>
              <w:spacing w:before="60" w:after="60"/>
              <w:rPr>
                <w:rFonts w:cs="Times New Roman"/>
                <w:color w:val="000000"/>
              </w:rPr>
            </w:pPr>
            <w:r>
              <w:rPr>
                <w:rFonts w:cs="Times New Roman"/>
                <w:color w:val="000000"/>
              </w:rPr>
              <w:t>A structure containing data.</w:t>
            </w:r>
          </w:p>
        </w:tc>
      </w:tr>
      <w:tr w:rsidR="00987152" w14:paraId="1DF56F11" w14:textId="77777777" w:rsidTr="009E7FEB">
        <w:tc>
          <w:tcPr>
            <w:tcW w:w="2234" w:type="dxa"/>
            <w:vAlign w:val="center"/>
          </w:tcPr>
          <w:p w14:paraId="5237C2B3"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9E7FEB">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9E7FEB">
        <w:tc>
          <w:tcPr>
            <w:tcW w:w="2234" w:type="dxa"/>
            <w:vAlign w:val="center"/>
          </w:tcPr>
          <w:p w14:paraId="6BB2A42F"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9E7FEB">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9E7FEB">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9E7FEB">
        <w:tc>
          <w:tcPr>
            <w:tcW w:w="2234" w:type="dxa"/>
            <w:vAlign w:val="center"/>
          </w:tcPr>
          <w:p w14:paraId="45841662"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9E7FEB">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8F350E" w14:paraId="3CEF6368" w14:textId="77777777" w:rsidTr="009E7FEB">
        <w:tc>
          <w:tcPr>
            <w:tcW w:w="2234" w:type="dxa"/>
            <w:vAlign w:val="center"/>
          </w:tcPr>
          <w:p w14:paraId="6BF3E8CB" w14:textId="0E4A94E0" w:rsidR="008F350E" w:rsidRPr="00246329" w:rsidRDefault="008F350E" w:rsidP="008F350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HedXML</w:t>
            </w:r>
            <w:r w:rsidRPr="00246329">
              <w:rPr>
                <w:rFonts w:ascii="Courier New" w:hAnsi="Courier New" w:cs="Courier New"/>
                <w:sz w:val="20"/>
                <w:szCs w:val="20"/>
              </w:rPr>
              <w:t>'</w:t>
            </w:r>
          </w:p>
        </w:tc>
        <w:tc>
          <w:tcPr>
            <w:tcW w:w="1514" w:type="dxa"/>
            <w:vAlign w:val="center"/>
          </w:tcPr>
          <w:p w14:paraId="0736A4F7" w14:textId="60D4EB86"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56635CE3" w14:textId="668CB109" w:rsidR="008F350E" w:rsidRPr="00C256E1" w:rsidRDefault="00D04B81" w:rsidP="00D04B81">
            <w:pPr>
              <w:autoSpaceDE w:val="0"/>
              <w:autoSpaceDN w:val="0"/>
              <w:adjustRightInd w:val="0"/>
              <w:rPr>
                <w:rFonts w:cs="Times New Roman"/>
                <w:szCs w:val="24"/>
              </w:rPr>
            </w:pPr>
            <w:r w:rsidRPr="00D04B81">
              <w:rPr>
                <w:rFonts w:cs="Times New Roman"/>
                <w:szCs w:val="24"/>
              </w:rPr>
              <w:t xml:space="preserve">Full path to a HED XML file. The default is the HED.xml file in the hed directory. </w:t>
            </w:r>
          </w:p>
        </w:tc>
      </w:tr>
      <w:tr w:rsidR="008F350E" w14:paraId="6FD47A07" w14:textId="77777777" w:rsidTr="009E7FEB">
        <w:tc>
          <w:tcPr>
            <w:tcW w:w="2234" w:type="dxa"/>
            <w:vAlign w:val="center"/>
          </w:tcPr>
          <w:p w14:paraId="4F11D403"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79FF6981"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8F350E" w:rsidRPr="00D62178" w:rsidRDefault="008F350E" w:rsidP="008F350E">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8F350E" w14:paraId="578E04AB" w14:textId="77777777" w:rsidTr="009E7FEB">
        <w:tc>
          <w:tcPr>
            <w:tcW w:w="2234" w:type="dxa"/>
            <w:vAlign w:val="center"/>
          </w:tcPr>
          <w:p w14:paraId="455A427F" w14:textId="77777777" w:rsidR="008F350E" w:rsidRPr="00246329" w:rsidRDefault="008F350E" w:rsidP="008F350E">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32B5E7F7"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8F350E" w:rsidRPr="00D62178" w:rsidRDefault="008F350E" w:rsidP="008F350E">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8F350E" w14:paraId="5442BFEF" w14:textId="77777777" w:rsidTr="009E7FEB">
        <w:tc>
          <w:tcPr>
            <w:tcW w:w="2234" w:type="dxa"/>
            <w:vAlign w:val="center"/>
          </w:tcPr>
          <w:p w14:paraId="5F54478D" w14:textId="1E1DDCA4" w:rsidR="008F350E" w:rsidRPr="00246329" w:rsidRDefault="008F350E" w:rsidP="008F350E">
            <w:pPr>
              <w:spacing w:before="60" w:after="60"/>
              <w:rPr>
                <w:rFonts w:ascii="Courier New" w:hAnsi="Courier New" w:cs="Courier New"/>
                <w:sz w:val="20"/>
                <w:szCs w:val="20"/>
              </w:rPr>
            </w:pPr>
            <w:r w:rsidRPr="00801C66">
              <w:rPr>
                <w:rFonts w:ascii="Courier New" w:hAnsi="Courier New" w:cs="Courier New"/>
                <w:sz w:val="20"/>
                <w:szCs w:val="20"/>
              </w:rPr>
              <w:t>'SaveDataset'</w:t>
            </w:r>
          </w:p>
        </w:tc>
        <w:tc>
          <w:tcPr>
            <w:tcW w:w="1514" w:type="dxa"/>
            <w:vAlign w:val="center"/>
          </w:tcPr>
          <w:p w14:paraId="3F49DFC3" w14:textId="59AD3BF5"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101A1921" w14:textId="74BEAB3A" w:rsidR="008F350E" w:rsidRPr="0034381B" w:rsidRDefault="008F350E" w:rsidP="008F350E">
            <w:pPr>
              <w:autoSpaceDE w:val="0"/>
              <w:autoSpaceDN w:val="0"/>
              <w:adjustRightInd w:val="0"/>
              <w:rPr>
                <w:rFonts w:cs="Times New Roman"/>
                <w:szCs w:val="24"/>
              </w:rPr>
            </w:pPr>
            <w:r w:rsidRPr="00801C66">
              <w:rPr>
                <w:rFonts w:cs="Times New Roman"/>
                <w:szCs w:val="24"/>
              </w:rPr>
              <w:t>If true, save the tags to the underlying dataset. If</w:t>
            </w:r>
            <w:r>
              <w:rPr>
                <w:rFonts w:cs="Times New Roman"/>
                <w:szCs w:val="24"/>
              </w:rPr>
              <w:t xml:space="preserve"> </w:t>
            </w:r>
            <w:r w:rsidRPr="00801C66">
              <w:rPr>
                <w:rFonts w:cs="Times New Roman"/>
                <w:szCs w:val="24"/>
              </w:rPr>
              <w:t>false (default), do not save the tags to the</w:t>
            </w:r>
            <w:r>
              <w:rPr>
                <w:rFonts w:cs="Times New Roman"/>
                <w:szCs w:val="24"/>
              </w:rPr>
              <w:t xml:space="preserve"> </w:t>
            </w:r>
            <w:r w:rsidRPr="00801C66">
              <w:rPr>
                <w:rFonts w:cs="Times New Roman"/>
                <w:szCs w:val="24"/>
              </w:rPr>
              <w:t>underlying dataset.</w:t>
            </w:r>
          </w:p>
        </w:tc>
      </w:tr>
      <w:tr w:rsidR="008F350E" w14:paraId="502D9C3E" w14:textId="77777777" w:rsidTr="009E7FEB">
        <w:tc>
          <w:tcPr>
            <w:tcW w:w="2234" w:type="dxa"/>
            <w:vAlign w:val="center"/>
          </w:tcPr>
          <w:p w14:paraId="7E55F7EC"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431516D7" w14:textId="77777777" w:rsidR="008F350E" w:rsidRPr="00246329" w:rsidRDefault="008F350E" w:rsidP="008F350E">
            <w:pPr>
              <w:spacing w:before="60" w:after="60"/>
              <w:jc w:val="center"/>
              <w:rPr>
                <w:rFonts w:cs="Times New Roman"/>
                <w:color w:val="000000"/>
              </w:rPr>
            </w:pPr>
            <w:r>
              <w:rPr>
                <w:rFonts w:cs="Times New Roman"/>
                <w:color w:val="000000"/>
              </w:rPr>
              <w:t>Name-Value</w:t>
            </w:r>
          </w:p>
        </w:tc>
        <w:tc>
          <w:tcPr>
            <w:tcW w:w="6548" w:type="dxa"/>
          </w:tcPr>
          <w:p w14:paraId="1B1A048F" w14:textId="77777777" w:rsidR="008F350E" w:rsidRPr="00FE121A" w:rsidRDefault="008F350E" w:rsidP="008F350E">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8F350E" w14:paraId="63F6C1BA" w14:textId="77777777" w:rsidTr="009E7FEB">
        <w:tc>
          <w:tcPr>
            <w:tcW w:w="2234" w:type="dxa"/>
            <w:vAlign w:val="center"/>
          </w:tcPr>
          <w:p w14:paraId="00CFDC81"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14" w:type="dxa"/>
            <w:vAlign w:val="center"/>
          </w:tcPr>
          <w:p w14:paraId="414AFC82"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8F350E" w:rsidRPr="00D62178" w:rsidRDefault="008F350E" w:rsidP="008F350E">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8F350E" w14:paraId="19216D3D" w14:textId="77777777" w:rsidTr="009E7FEB">
        <w:tc>
          <w:tcPr>
            <w:tcW w:w="2234" w:type="dxa"/>
            <w:vAlign w:val="center"/>
          </w:tcPr>
          <w:p w14:paraId="0C72EBB1" w14:textId="77777777" w:rsidR="008F350E" w:rsidRPr="00246329" w:rsidRDefault="008F350E" w:rsidP="008F350E">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2FC8A717" w14:textId="77777777" w:rsidR="008F350E" w:rsidRPr="00246329" w:rsidRDefault="008F350E" w:rsidP="008F350E">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8F350E" w:rsidRPr="00D62178" w:rsidRDefault="008F350E" w:rsidP="008F350E">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9" w:name="_Toc465674301"/>
      <w:r w:rsidR="00BF6068">
        <w:lastRenderedPageBreak/>
        <w:t>2</w:t>
      </w:r>
      <w:r w:rsidR="00F67E60">
        <w:t>.</w:t>
      </w:r>
      <w:r w:rsidR="00BF6068">
        <w:t>2</w:t>
      </w:r>
      <w:r w:rsidR="00F67E60">
        <w:t xml:space="preserve"> Tagging a directory of datasets</w:t>
      </w:r>
      <w:bookmarkEnd w:id="19"/>
    </w:p>
    <w:p w14:paraId="63C2CA0B" w14:textId="59A61983" w:rsidR="00F67E60" w:rsidRDefault="00F67E60" w:rsidP="00060D52">
      <w:pPr>
        <w:jc w:val="both"/>
        <w:rPr>
          <w:szCs w:val="24"/>
        </w:rPr>
      </w:pPr>
      <w:r w:rsidRPr="006323FA">
        <w:rPr>
          <w:szCs w:val="24"/>
        </w:rPr>
        <w:t xml:space="preserve">The </w:t>
      </w:r>
      <w:r w:rsidR="00A43974">
        <w:rPr>
          <w:i/>
          <w:szCs w:val="24"/>
        </w:rPr>
        <w:t>pop_</w:t>
      </w:r>
      <w:r w:rsidRPr="00A62D8F">
        <w:rPr>
          <w:rFonts w:cs="Times New Roman"/>
          <w:i/>
          <w:szCs w:val="24"/>
        </w:rPr>
        <w:t>tagdir</w:t>
      </w:r>
      <w:r>
        <w:rPr>
          <w:szCs w:val="24"/>
        </w:rPr>
        <w:t xml:space="preserve"> function allow</w:t>
      </w:r>
      <w:r w:rsidR="00183B4D">
        <w:rPr>
          <w:szCs w:val="24"/>
        </w:rPr>
        <w:t>s</w:t>
      </w:r>
      <w:r>
        <w:rPr>
          <w:szCs w:val="24"/>
        </w:rPr>
        <w:t xml:space="preserve"> </w:t>
      </w:r>
      <w:r w:rsidR="006143B0">
        <w:rPr>
          <w:szCs w:val="24"/>
        </w:rPr>
        <w:t>you</w:t>
      </w:r>
      <w:r>
        <w:rPr>
          <w:szCs w:val="24"/>
        </w:rPr>
        <w:t xml:space="preserve"> to tag an entire directory from a s</w:t>
      </w:r>
      <w:r w:rsidR="00FF5BF7">
        <w:rPr>
          <w:szCs w:val="24"/>
        </w:rPr>
        <w:t>cript with no user intervention or</w:t>
      </w:r>
      <w:r>
        <w:rPr>
          <w:szCs w:val="24"/>
        </w:rPr>
        <w:t xml:space="preserve"> from the command line with </w:t>
      </w:r>
      <w:r w:rsidR="004C044E">
        <w:rPr>
          <w:szCs w:val="24"/>
        </w:rPr>
        <w:t>a menu</w:t>
      </w:r>
      <w:r w:rsidR="00E01ECC">
        <w:rPr>
          <w:szCs w:val="24"/>
        </w:rPr>
        <w:t>.</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28E4264C" w14:textId="77777777" w:rsidR="00894968" w:rsidRDefault="00894968" w:rsidP="00894968">
      <w:pPr>
        <w:rPr>
          <w:b/>
        </w:rPr>
      </w:pPr>
    </w:p>
    <w:p w14:paraId="3B436C27" w14:textId="77777777" w:rsidR="00894968" w:rsidRDefault="00894968" w:rsidP="00894968">
      <w:r w:rsidRPr="00804724">
        <w:rPr>
          <w:b/>
        </w:rPr>
        <w:t>Example</w:t>
      </w:r>
      <w:r>
        <w:rPr>
          <w:b/>
        </w:rPr>
        <w:t xml:space="preserve"> 2.3</w:t>
      </w:r>
      <w:r w:rsidRPr="00804724">
        <w:rPr>
          <w:b/>
        </w:rPr>
        <w:t>:</w:t>
      </w:r>
      <w:r>
        <w:t xml:space="preserve"> Tag a directory with additional arguments using a menu.</w:t>
      </w:r>
    </w:p>
    <w:p w14:paraId="2498DBBA" w14:textId="77777777" w:rsidR="00894968" w:rsidRDefault="00894968" w:rsidP="00894968">
      <w:pPr>
        <w:ind w:left="720"/>
        <w:rPr>
          <w:szCs w:val="24"/>
        </w:rPr>
      </w:pPr>
    </w:p>
    <w:p w14:paraId="173233F5" w14:textId="77777777" w:rsidR="00894968" w:rsidRDefault="00894968" w:rsidP="00894968">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BFFF91E" w14:textId="77777777" w:rsidR="00894968" w:rsidRDefault="00894968" w:rsidP="00894968">
      <w:pPr>
        <w:autoSpaceDE w:val="0"/>
        <w:autoSpaceDN w:val="0"/>
        <w:adjustRightInd w:val="0"/>
        <w:ind w:left="720"/>
        <w:rPr>
          <w:rFonts w:ascii="Courier New" w:hAnsi="Courier New" w:cs="Courier New"/>
          <w:color w:val="000000"/>
          <w:sz w:val="22"/>
        </w:rPr>
      </w:pPr>
    </w:p>
    <w:p w14:paraId="2605002B" w14:textId="77777777" w:rsidR="00894968" w:rsidRDefault="00894968" w:rsidP="00894968">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6DBB0889" w14:textId="77777777" w:rsidR="00894968" w:rsidRDefault="00894968" w:rsidP="00F67E60">
      <w:pPr>
        <w:rPr>
          <w:szCs w:val="24"/>
        </w:rPr>
      </w:pPr>
    </w:p>
    <w:p w14:paraId="3BF09DD5" w14:textId="77777777" w:rsidR="00F14E6A" w:rsidRDefault="00F14E6A" w:rsidP="00F67E60">
      <w:pPr>
        <w:rPr>
          <w:szCs w:val="24"/>
        </w:rPr>
      </w:pPr>
    </w:p>
    <w:p w14:paraId="57469925" w14:textId="77777777" w:rsidR="00422777" w:rsidRDefault="00F14E6A" w:rsidP="00422777">
      <w:pPr>
        <w:keepNext/>
        <w:autoSpaceDE w:val="0"/>
        <w:autoSpaceDN w:val="0"/>
        <w:adjustRightInd w:val="0"/>
        <w:jc w:val="center"/>
      </w:pPr>
      <w:r>
        <w:rPr>
          <w:noProof/>
        </w:rPr>
        <w:drawing>
          <wp:inline distT="0" distB="0" distL="0" distR="0" wp14:anchorId="037363BA" wp14:editId="12604411">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86D94DD" w14:textId="79B3FA11" w:rsidR="00F14E6A" w:rsidRDefault="00422777" w:rsidP="00422777">
      <w:pPr>
        <w:pStyle w:val="Heading4"/>
        <w:jc w:val="center"/>
      </w:pPr>
      <w:bookmarkStart w:id="20" w:name="_Toc465674282"/>
      <w:r>
        <w:t xml:space="preserve">Figure </w:t>
      </w:r>
      <w:fldSimple w:instr=" SEQ Figure \* ARABIC ">
        <w:r w:rsidR="00023173">
          <w:rPr>
            <w:noProof/>
          </w:rPr>
          <w:t>7</w:t>
        </w:r>
      </w:fldSimple>
      <w:r>
        <w:t xml:space="preserve">. </w:t>
      </w:r>
      <w:r w:rsidRPr="009A1BC7">
        <w:t>pop_tagdir menu</w:t>
      </w:r>
      <w:bookmarkEnd w:id="20"/>
    </w:p>
    <w:p w14:paraId="3A3396E7" w14:textId="77777777" w:rsidR="00422777" w:rsidRDefault="00422777" w:rsidP="00F14E6A">
      <w:pPr>
        <w:keepNext/>
        <w:autoSpaceDE w:val="0"/>
        <w:autoSpaceDN w:val="0"/>
        <w:adjustRightInd w:val="0"/>
        <w:jc w:val="center"/>
      </w:pPr>
    </w:p>
    <w:p w14:paraId="3DF40806" w14:textId="6354030C" w:rsidR="00B55B74" w:rsidRDefault="00C74334" w:rsidP="00B55B74">
      <w:pPr>
        <w:jc w:val="both"/>
        <w:rPr>
          <w:szCs w:val="24"/>
        </w:rPr>
      </w:pPr>
      <w:r>
        <w:rPr>
          <w:szCs w:val="24"/>
        </w:rPr>
        <w:t>In Figure 7</w:t>
      </w:r>
      <w:r w:rsidR="001763D5">
        <w:rPr>
          <w:szCs w:val="24"/>
        </w:rPr>
        <w:t xml:space="preserve"> above, the top section of the menu allows you to browse </w:t>
      </w:r>
      <w:r w:rsidR="00282BE5">
        <w:rPr>
          <w:szCs w:val="24"/>
        </w:rPr>
        <w:t xml:space="preserve">for a HED </w:t>
      </w:r>
      <w:r w:rsidR="00282BE5">
        <w:rPr>
          <w:i/>
          <w:szCs w:val="24"/>
        </w:rPr>
        <w:t xml:space="preserve">.xml </w:t>
      </w:r>
      <w:r w:rsidR="00282BE5">
        <w:rPr>
          <w:szCs w:val="24"/>
        </w:rPr>
        <w:t xml:space="preserve">file, </w:t>
      </w:r>
      <w:r w:rsidR="006A3A24">
        <w:rPr>
          <w:szCs w:val="24"/>
        </w:rPr>
        <w:t xml:space="preserve">a </w:t>
      </w:r>
      <w:r w:rsidR="00AF1FEE">
        <w:rPr>
          <w:szCs w:val="24"/>
        </w:rPr>
        <w:t xml:space="preserve">directory containing </w:t>
      </w:r>
      <w:r w:rsidR="00AF1FEE">
        <w:rPr>
          <w:i/>
          <w:szCs w:val="24"/>
        </w:rPr>
        <w:t xml:space="preserve">.set </w:t>
      </w:r>
      <w:r w:rsidR="00AF1FEE">
        <w:rPr>
          <w:szCs w:val="24"/>
        </w:rPr>
        <w:t>dataset files</w:t>
      </w:r>
      <w:r w:rsidR="003672AF">
        <w:rPr>
          <w:szCs w:val="24"/>
        </w:rPr>
        <w:t>,</w:t>
      </w:r>
      <w:r w:rsidR="00AF1FEE">
        <w:rPr>
          <w:szCs w:val="24"/>
        </w:rPr>
        <w:t xml:space="preserve"> </w:t>
      </w:r>
      <w:r w:rsidR="001763D5">
        <w:rPr>
          <w:szCs w:val="24"/>
        </w:rPr>
        <w:t xml:space="preserve">and </w:t>
      </w:r>
      <w:r w:rsidR="00112AF6">
        <w:rPr>
          <w:szCs w:val="24"/>
        </w:rPr>
        <w:t xml:space="preserve">a </w:t>
      </w:r>
      <w:r w:rsidR="00112AF6">
        <w:rPr>
          <w:i/>
          <w:szCs w:val="24"/>
        </w:rPr>
        <w:t xml:space="preserve">.mat </w:t>
      </w:r>
      <w:r w:rsidR="00112AF6">
        <w:rPr>
          <w:szCs w:val="24"/>
        </w:rPr>
        <w:t xml:space="preserve">file </w:t>
      </w:r>
      <w:r w:rsidR="007127AA">
        <w:rPr>
          <w:szCs w:val="24"/>
        </w:rPr>
        <w:t xml:space="preserve">containing </w:t>
      </w:r>
      <w:r w:rsidR="009E7FEB">
        <w:rPr>
          <w:szCs w:val="24"/>
        </w:rPr>
        <w:t>tags</w:t>
      </w:r>
      <w:r w:rsidR="00D84588">
        <w:rPr>
          <w:szCs w:val="24"/>
        </w:rPr>
        <w:t xml:space="preserve"> to import</w:t>
      </w:r>
      <w:r w:rsidR="009E7FEB">
        <w:rPr>
          <w:szCs w:val="24"/>
        </w:rPr>
        <w:t xml:space="preserve">. </w:t>
      </w:r>
      <w:r w:rsidR="00F6456A">
        <w:rPr>
          <w:szCs w:val="24"/>
        </w:rPr>
        <w:t xml:space="preserve">The HED file by default will be set to the </w:t>
      </w:r>
      <w:r w:rsidR="00F6456A">
        <w:rPr>
          <w:i/>
          <w:szCs w:val="24"/>
        </w:rPr>
        <w:t xml:space="preserve">HED.xml </w:t>
      </w:r>
      <w:r w:rsidR="00F6456A">
        <w:rPr>
          <w:szCs w:val="24"/>
        </w:rPr>
        <w:t xml:space="preserve">file found in the </w:t>
      </w:r>
      <w:r w:rsidR="00F6456A">
        <w:rPr>
          <w:i/>
          <w:szCs w:val="24"/>
        </w:rPr>
        <w:t xml:space="preserve">hed </w:t>
      </w:r>
      <w:r w:rsidR="00F6456A">
        <w:rPr>
          <w:szCs w:val="24"/>
        </w:rPr>
        <w:t xml:space="preserve">directory. </w:t>
      </w:r>
      <w:r w:rsidR="00B55B74">
        <w:rPr>
          <w:szCs w:val="24"/>
        </w:rPr>
        <w:t>The next section allows you to specify where the HED can be extended. These options include:</w:t>
      </w:r>
    </w:p>
    <w:p w14:paraId="55E4A5D8" w14:textId="77777777" w:rsidR="00B55B74" w:rsidRDefault="00B55B74" w:rsidP="00B55B74">
      <w:pPr>
        <w:jc w:val="both"/>
        <w:rPr>
          <w:szCs w:val="24"/>
        </w:rPr>
      </w:pPr>
    </w:p>
    <w:p w14:paraId="3FBB3D3D" w14:textId="77777777" w:rsidR="00B55B74" w:rsidRPr="00307918" w:rsidRDefault="00B55B74" w:rsidP="00B55B74">
      <w:pPr>
        <w:pStyle w:val="ListParagraph"/>
        <w:numPr>
          <w:ilvl w:val="0"/>
          <w:numId w:val="7"/>
        </w:numPr>
        <w:jc w:val="both"/>
        <w:rPr>
          <w:i/>
          <w:szCs w:val="24"/>
        </w:rPr>
      </w:pPr>
      <w:r>
        <w:rPr>
          <w:szCs w:val="24"/>
        </w:rPr>
        <w:lastRenderedPageBreak/>
        <w:t xml:space="preserve">Only where allowed - The HED can be extended for leaf tags and tags that have the </w:t>
      </w:r>
      <w:r>
        <w:rPr>
          <w:i/>
          <w:szCs w:val="24"/>
        </w:rPr>
        <w:t xml:space="preserve">extensionAllowed </w:t>
      </w:r>
      <w:r>
        <w:rPr>
          <w:szCs w:val="24"/>
        </w:rPr>
        <w:t>attribute.</w:t>
      </w:r>
    </w:p>
    <w:p w14:paraId="0D292AF9" w14:textId="77777777" w:rsidR="00B55B74" w:rsidRPr="00FA4510" w:rsidRDefault="00B55B74" w:rsidP="00B55B74">
      <w:pPr>
        <w:pStyle w:val="ListParagraph"/>
        <w:numPr>
          <w:ilvl w:val="0"/>
          <w:numId w:val="7"/>
        </w:numPr>
        <w:jc w:val="both"/>
        <w:rPr>
          <w:i/>
          <w:szCs w:val="24"/>
        </w:rPr>
      </w:pPr>
      <w:r>
        <w:rPr>
          <w:szCs w:val="24"/>
        </w:rPr>
        <w:t xml:space="preserve">Anywhere - The HED can be extended for all tags. </w:t>
      </w:r>
    </w:p>
    <w:p w14:paraId="7F6255D0" w14:textId="77777777" w:rsidR="00B55B74" w:rsidRPr="002D71AD" w:rsidRDefault="00B55B74" w:rsidP="00B55B74">
      <w:pPr>
        <w:pStyle w:val="ListParagraph"/>
        <w:numPr>
          <w:ilvl w:val="0"/>
          <w:numId w:val="7"/>
        </w:numPr>
        <w:jc w:val="both"/>
        <w:rPr>
          <w:i/>
          <w:szCs w:val="24"/>
        </w:rPr>
      </w:pPr>
      <w:r>
        <w:rPr>
          <w:szCs w:val="24"/>
        </w:rPr>
        <w:t xml:space="preserve">Nowhere – The HED cannot be extended at all even for leaf tags and tags that have the </w:t>
      </w:r>
      <w:r w:rsidRPr="00FA4510">
        <w:rPr>
          <w:i/>
          <w:szCs w:val="24"/>
        </w:rPr>
        <w:t>extensionAllowed</w:t>
      </w:r>
      <w:r>
        <w:rPr>
          <w:szCs w:val="24"/>
        </w:rPr>
        <w:t xml:space="preserve"> attribute.</w:t>
      </w:r>
    </w:p>
    <w:p w14:paraId="217C01E3" w14:textId="77777777" w:rsidR="00C44122" w:rsidRDefault="00C44122" w:rsidP="001763D5">
      <w:pPr>
        <w:jc w:val="both"/>
        <w:rPr>
          <w:szCs w:val="24"/>
        </w:rPr>
      </w:pPr>
    </w:p>
    <w:p w14:paraId="2ED67047" w14:textId="2CF07C13" w:rsidR="001763D5" w:rsidRDefault="00B55B74" w:rsidP="001763D5">
      <w:pPr>
        <w:jc w:val="both"/>
        <w:rPr>
          <w:szCs w:val="24"/>
        </w:rPr>
      </w:pPr>
      <w:r>
        <w:rPr>
          <w:szCs w:val="24"/>
        </w:rPr>
        <w:t>The last</w:t>
      </w:r>
      <w:r w:rsidR="00442470">
        <w:rPr>
          <w:szCs w:val="24"/>
        </w:rPr>
        <w:t xml:space="preserve"> section allows you to select additional options. These options include:</w:t>
      </w:r>
      <w:r w:rsidR="001763D5">
        <w:rPr>
          <w:szCs w:val="24"/>
        </w:rPr>
        <w:t xml:space="preserve"> </w:t>
      </w:r>
    </w:p>
    <w:p w14:paraId="54811CBC" w14:textId="77777777" w:rsidR="00F746A1" w:rsidRDefault="00F746A1" w:rsidP="001763D5">
      <w:pPr>
        <w:jc w:val="both"/>
        <w:rPr>
          <w:szCs w:val="24"/>
        </w:rPr>
      </w:pP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DC043EC" w14:textId="77777777" w:rsidR="00A94FE9" w:rsidRDefault="00A94FE9" w:rsidP="00060D52">
      <w:pPr>
        <w:jc w:val="both"/>
        <w:rPr>
          <w:szCs w:val="24"/>
        </w:rPr>
      </w:pPr>
    </w:p>
    <w:p w14:paraId="33FAA667" w14:textId="44274311"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F975AD">
        <w:rPr>
          <w:i/>
          <w:szCs w:val="24"/>
        </w:rPr>
        <w:t>pop_</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9C53A01" w:rsidR="00F67E60" w:rsidRPr="009C6C9F" w:rsidRDefault="00F67E60" w:rsidP="00CD30B0">
      <w:r w:rsidRPr="00804724">
        <w:rPr>
          <w:b/>
        </w:rPr>
        <w:t>Example</w:t>
      </w:r>
      <w:r>
        <w:rPr>
          <w:b/>
        </w:rPr>
        <w:t xml:space="preserve"> </w:t>
      </w:r>
      <w:r w:rsidR="00F951F8">
        <w:rPr>
          <w:b/>
        </w:rPr>
        <w:t>2.4</w:t>
      </w:r>
      <w:r w:rsidRPr="00804724">
        <w:rPr>
          <w:b/>
        </w:rPr>
        <w:t>:</w:t>
      </w:r>
      <w:r>
        <w:t xml:space="preserve"> Tag </w:t>
      </w:r>
      <w:r w:rsidR="00A94FE9">
        <w:t>a directory</w:t>
      </w:r>
      <w:r>
        <w:t xml:space="preserve"> without user intervention using </w:t>
      </w:r>
      <w:r w:rsidR="006143B0">
        <w:t xml:space="preserve">the </w:t>
      </w:r>
      <w:r w:rsidR="00F951F8">
        <w:t>field</w:t>
      </w:r>
      <w:r>
        <w:t xml:space="preserve"> map information of </w:t>
      </w:r>
      <w:r w:rsidRPr="009C6C9F">
        <w:t xml:space="preserve">Example </w:t>
      </w:r>
      <w:r w:rsidR="00CC7196">
        <w:t>2</w:t>
      </w:r>
      <w:r w:rsidR="00CD25D1">
        <w:t>.3</w:t>
      </w:r>
      <w:r w:rsidRPr="009C6C9F">
        <w:t>.</w:t>
      </w:r>
    </w:p>
    <w:p w14:paraId="286AEABC" w14:textId="77777777" w:rsidR="00F67E60" w:rsidRDefault="00F67E60" w:rsidP="00F67E60"/>
    <w:p w14:paraId="5AFF1CCE" w14:textId="5D3FC4C7"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xml:space="preserve">] = </w:t>
      </w:r>
      <w:r w:rsidR="00980422">
        <w:rPr>
          <w:rFonts w:ascii="Courier New" w:hAnsi="Courier New" w:cs="Courier New"/>
          <w:color w:val="000000"/>
          <w:sz w:val="22"/>
        </w:rPr>
        <w:t>pop_</w:t>
      </w:r>
      <w:r w:rsidRPr="00A62D8F">
        <w:rPr>
          <w:rFonts w:ascii="Courier New" w:hAnsi="Courier New" w:cs="Courier New"/>
          <w:color w:val="000000"/>
          <w:sz w:val="22"/>
        </w:rPr>
        <w:t>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3B321E4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F951F8">
        <w:rPr>
          <w:szCs w:val="24"/>
        </w:rPr>
        <w:t>.4</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4904B6E6"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7B7B37">
        <w:rPr>
          <w:rFonts w:ascii="Courier New" w:hAnsi="Courier New" w:cs="Courier New"/>
          <w:color w:val="000000"/>
          <w:sz w:val="22"/>
        </w:rPr>
        <w:t>com</w:t>
      </w:r>
      <w:r w:rsidRPr="00A62D8F">
        <w:rPr>
          <w:rFonts w:ascii="Courier New" w:hAnsi="Courier New" w:cs="Courier New"/>
          <w:color w:val="000000"/>
          <w:sz w:val="22"/>
        </w:rPr>
        <w:t xml:space="preserve">] = </w:t>
      </w:r>
      <w:r w:rsidR="007A272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1D62C4D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7B7B37">
        <w:rPr>
          <w:rFonts w:ascii="Courier New" w:hAnsi="Courier New" w:cs="Courier New"/>
          <w:color w:val="000000"/>
          <w:sz w:val="22"/>
        </w:rPr>
        <w:t>com</w:t>
      </w:r>
      <w:r w:rsidRPr="00A62D8F">
        <w:rPr>
          <w:rFonts w:ascii="Courier New" w:hAnsi="Courier New" w:cs="Courier New"/>
          <w:color w:val="000000"/>
          <w:sz w:val="22"/>
        </w:rPr>
        <w:t xml:space="preserve">] = </w:t>
      </w:r>
      <w:r w:rsidR="007A272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00EE1CDB" w:rsidRPr="00EE1CDB">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317A7649" w14:textId="68523D04" w:rsidR="002D37DF" w:rsidRDefault="00CD30B0" w:rsidP="00286F59">
      <w:pPr>
        <w:spacing w:after="200" w:line="276" w:lineRule="auto"/>
      </w:pPr>
      <w:r>
        <w:rPr>
          <w:rFonts w:cs="Times New Roman"/>
          <w:szCs w:val="24"/>
        </w:rPr>
        <w:br w:type="page"/>
      </w:r>
      <w:bookmarkStart w:id="21" w:name="_Toc465674260"/>
      <w:r w:rsidR="002D37DF">
        <w:lastRenderedPageBreak/>
        <w:t xml:space="preserve">Table </w:t>
      </w:r>
      <w:fldSimple w:instr=" SEQ Table \* ARABIC ">
        <w:r w:rsidR="00023173">
          <w:rPr>
            <w:noProof/>
          </w:rPr>
          <w:t>2</w:t>
        </w:r>
      </w:fldSimple>
      <w:r w:rsidR="002D37DF">
        <w:t xml:space="preserve">. </w:t>
      </w:r>
      <w:r w:rsidR="002D37DF" w:rsidRPr="00CB1CC8">
        <w:t xml:space="preserve">A summary of arguments for </w:t>
      </w:r>
      <w:r w:rsidR="000C2F01">
        <w:t>pop_</w:t>
      </w:r>
      <w:r w:rsidR="002D37DF" w:rsidRPr="00CB1CC8">
        <w:t>tagdir.</w:t>
      </w:r>
      <w:bookmarkEnd w:id="21"/>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9E7FEB">
        <w:tc>
          <w:tcPr>
            <w:tcW w:w="2234" w:type="dxa"/>
            <w:shd w:val="clear" w:color="auto" w:fill="D9D9D9" w:themeFill="background1" w:themeFillShade="D9"/>
          </w:tcPr>
          <w:p w14:paraId="20CD022C" w14:textId="77777777" w:rsidR="00612F5C" w:rsidRPr="00087E18" w:rsidRDefault="00612F5C"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9E7FEB">
        <w:tc>
          <w:tcPr>
            <w:tcW w:w="2234" w:type="dxa"/>
            <w:vAlign w:val="center"/>
          </w:tcPr>
          <w:p w14:paraId="6EF301AB" w14:textId="77777777" w:rsidR="00612F5C" w:rsidRPr="00246329" w:rsidRDefault="00612F5C"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7B93F6F4" w14:textId="77777777" w:rsidR="00612F5C" w:rsidRPr="00246329" w:rsidRDefault="00612F5C" w:rsidP="009E7FEB">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9E7FEB">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9E7FEB">
        <w:trPr>
          <w:trHeight w:val="584"/>
        </w:trPr>
        <w:tc>
          <w:tcPr>
            <w:tcW w:w="2234" w:type="dxa"/>
            <w:vAlign w:val="center"/>
          </w:tcPr>
          <w:p w14:paraId="519C18B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9E7FEB">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9E7FEB">
        <w:tc>
          <w:tcPr>
            <w:tcW w:w="2234" w:type="dxa"/>
            <w:vAlign w:val="center"/>
          </w:tcPr>
          <w:p w14:paraId="75BFA234"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9E7FEB">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612F5C" w14:paraId="51223895" w14:textId="77777777" w:rsidTr="009E7FEB">
        <w:tc>
          <w:tcPr>
            <w:tcW w:w="2234" w:type="dxa"/>
            <w:vAlign w:val="center"/>
          </w:tcPr>
          <w:p w14:paraId="39473A7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9E7FEB">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612F5C" w14:paraId="69A0C134" w14:textId="77777777" w:rsidTr="009E7FEB">
        <w:tc>
          <w:tcPr>
            <w:tcW w:w="2234" w:type="dxa"/>
            <w:vAlign w:val="center"/>
          </w:tcPr>
          <w:p w14:paraId="28E19A93"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9E7FEB">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1C01FA" w14:paraId="2071E7FF" w14:textId="77777777" w:rsidTr="009E7FEB">
        <w:tc>
          <w:tcPr>
            <w:tcW w:w="2234" w:type="dxa"/>
            <w:vAlign w:val="center"/>
          </w:tcPr>
          <w:p w14:paraId="4805CF31" w14:textId="6B50967E" w:rsidR="001C01FA" w:rsidRPr="00246329" w:rsidRDefault="001C01FA" w:rsidP="001C01FA">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HedXML</w:t>
            </w:r>
            <w:r w:rsidRPr="00246329">
              <w:rPr>
                <w:rFonts w:ascii="Courier New" w:hAnsi="Courier New" w:cs="Courier New"/>
                <w:sz w:val="20"/>
                <w:szCs w:val="20"/>
              </w:rPr>
              <w:t>'</w:t>
            </w:r>
          </w:p>
        </w:tc>
        <w:tc>
          <w:tcPr>
            <w:tcW w:w="1514" w:type="dxa"/>
            <w:vAlign w:val="center"/>
          </w:tcPr>
          <w:p w14:paraId="21EA5C2D" w14:textId="0DAA4A2D" w:rsidR="001C01FA" w:rsidRPr="00246329" w:rsidRDefault="001C01FA" w:rsidP="001C01FA">
            <w:pPr>
              <w:spacing w:before="60" w:after="60"/>
              <w:jc w:val="center"/>
              <w:rPr>
                <w:rFonts w:cs="Times New Roman"/>
                <w:color w:val="000000"/>
              </w:rPr>
            </w:pPr>
            <w:r w:rsidRPr="00246329">
              <w:rPr>
                <w:rFonts w:cs="Times New Roman"/>
                <w:color w:val="000000"/>
              </w:rPr>
              <w:t>Name-Value</w:t>
            </w:r>
          </w:p>
        </w:tc>
        <w:tc>
          <w:tcPr>
            <w:tcW w:w="6548" w:type="dxa"/>
          </w:tcPr>
          <w:p w14:paraId="36DEE7DD" w14:textId="58EC5120" w:rsidR="001C01FA" w:rsidRPr="00A46073" w:rsidRDefault="001C01FA" w:rsidP="001C01FA">
            <w:pPr>
              <w:autoSpaceDE w:val="0"/>
              <w:autoSpaceDN w:val="0"/>
              <w:adjustRightInd w:val="0"/>
              <w:rPr>
                <w:rFonts w:cs="Times New Roman"/>
                <w:szCs w:val="24"/>
              </w:rPr>
            </w:pPr>
            <w:r w:rsidRPr="00D04B81">
              <w:rPr>
                <w:rFonts w:cs="Times New Roman"/>
                <w:szCs w:val="24"/>
              </w:rPr>
              <w:t xml:space="preserve">Full path to a HED XML file. The default is the HED.xml file in the hed directory. </w:t>
            </w:r>
          </w:p>
        </w:tc>
      </w:tr>
      <w:tr w:rsidR="00612F5C" w14:paraId="229E749B" w14:textId="77777777" w:rsidTr="009E7FEB">
        <w:tc>
          <w:tcPr>
            <w:tcW w:w="2234" w:type="dxa"/>
            <w:vAlign w:val="center"/>
          </w:tcPr>
          <w:p w14:paraId="5720D0A4"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9E7FEB">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9E7FEB">
        <w:tc>
          <w:tcPr>
            <w:tcW w:w="2234" w:type="dxa"/>
            <w:vAlign w:val="center"/>
          </w:tcPr>
          <w:p w14:paraId="33EC1FCC"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048CA583"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9E7FEB">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9E7FEB">
        <w:tc>
          <w:tcPr>
            <w:tcW w:w="2234" w:type="dxa"/>
            <w:vAlign w:val="center"/>
          </w:tcPr>
          <w:p w14:paraId="4C5404CC" w14:textId="77777777" w:rsidR="00612F5C" w:rsidRPr="00246329" w:rsidRDefault="00612F5C" w:rsidP="009E7FE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14" w:type="dxa"/>
            <w:vAlign w:val="center"/>
          </w:tcPr>
          <w:p w14:paraId="4E48E797"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9E7FEB">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9E7FEB">
        <w:tc>
          <w:tcPr>
            <w:tcW w:w="2234" w:type="dxa"/>
            <w:vAlign w:val="center"/>
          </w:tcPr>
          <w:p w14:paraId="16406808"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9E7FEB">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9E7FEB">
        <w:tc>
          <w:tcPr>
            <w:tcW w:w="2234" w:type="dxa"/>
            <w:vAlign w:val="center"/>
          </w:tcPr>
          <w:p w14:paraId="0FC56F80"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electFields</w:t>
            </w:r>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9E7FEB">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9E7FEB">
        <w:tc>
          <w:tcPr>
            <w:tcW w:w="2234" w:type="dxa"/>
            <w:vAlign w:val="center"/>
          </w:tcPr>
          <w:p w14:paraId="33E0F0D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9E7FEB">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2" w:name="_Toc465674302"/>
      <w:r>
        <w:lastRenderedPageBreak/>
        <w:t>2</w:t>
      </w:r>
      <w:r w:rsidR="00E01ECC">
        <w:t>.</w:t>
      </w:r>
      <w:r>
        <w:t>3</w:t>
      </w:r>
      <w:r w:rsidR="00E01ECC">
        <w:t xml:space="preserve"> Tagging an EEGLAB study</w:t>
      </w:r>
      <w:bookmarkEnd w:id="22"/>
    </w:p>
    <w:p w14:paraId="18907A7E" w14:textId="2AFCAE5D" w:rsidR="00E01ECC" w:rsidRDefault="00430174" w:rsidP="00060D52">
      <w:pPr>
        <w:jc w:val="both"/>
        <w:rPr>
          <w:szCs w:val="24"/>
        </w:rPr>
      </w:pPr>
      <w:r>
        <w:rPr>
          <w:szCs w:val="24"/>
        </w:rPr>
        <w:t>The</w:t>
      </w:r>
      <w:r w:rsidR="00E01ECC" w:rsidRPr="006323FA">
        <w:rPr>
          <w:szCs w:val="24"/>
        </w:rPr>
        <w:t xml:space="preserve"> </w:t>
      </w:r>
      <w:r w:rsidR="000F4DB7" w:rsidRPr="000F4DB7">
        <w:rPr>
          <w:i/>
          <w:szCs w:val="24"/>
        </w:rPr>
        <w:t>pop_</w:t>
      </w:r>
      <w:r w:rsidR="00E01ECC" w:rsidRPr="00A62D8F">
        <w:rPr>
          <w:rFonts w:cs="Times New Roman"/>
          <w:i/>
          <w:szCs w:val="24"/>
        </w:rPr>
        <w:t>tagstudy</w:t>
      </w:r>
      <w:r w:rsidR="00E01ECC">
        <w:rPr>
          <w:szCs w:val="24"/>
        </w:rPr>
        <w:t xml:space="preserve"> function allow</w:t>
      </w:r>
      <w:r w:rsidR="00647E2B">
        <w:rPr>
          <w:szCs w:val="24"/>
        </w:rPr>
        <w:t>s</w:t>
      </w:r>
      <w:r w:rsidR="00E01ECC">
        <w:rPr>
          <w:szCs w:val="24"/>
        </w:rPr>
        <w:t xml:space="preserve"> </w:t>
      </w:r>
      <w:r w:rsidR="006143B0">
        <w:rPr>
          <w:szCs w:val="24"/>
        </w:rPr>
        <w:t>you</w:t>
      </w:r>
      <w:r w:rsidR="00E01ECC">
        <w:rPr>
          <w:szCs w:val="24"/>
        </w:rPr>
        <w:t xml:space="preserve"> to ta</w:t>
      </w:r>
      <w:r w:rsidR="000C2F01">
        <w:rPr>
          <w:szCs w:val="24"/>
        </w:rPr>
        <w:t>g an EEGLAB study from a script or</w:t>
      </w:r>
      <w:r w:rsidR="00E01ECC">
        <w:rPr>
          <w:szCs w:val="24"/>
        </w:rPr>
        <w:t xml:space="preserve"> </w:t>
      </w:r>
      <w:r w:rsidR="00CF0CB4">
        <w:rPr>
          <w:szCs w:val="24"/>
        </w:rPr>
        <w:t xml:space="preserve">from the command line with </w:t>
      </w:r>
      <w:r w:rsidR="00C05709">
        <w:rPr>
          <w:szCs w:val="24"/>
        </w:rPr>
        <w:t>a menu</w:t>
      </w:r>
      <w:r w:rsidR="00E01ECC">
        <w:rPr>
          <w:szCs w:val="24"/>
        </w:rPr>
        <w:t xml:space="preserve">.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296EB55B" w14:textId="77777777" w:rsidR="00C06C71" w:rsidRDefault="00760521" w:rsidP="00C06C71">
      <w:pPr>
        <w:keepNext/>
        <w:autoSpaceDE w:val="0"/>
        <w:autoSpaceDN w:val="0"/>
        <w:adjustRightInd w:val="0"/>
        <w:jc w:val="center"/>
      </w:pPr>
      <w:r>
        <w:rPr>
          <w:noProof/>
        </w:rPr>
        <w:drawing>
          <wp:inline distT="0" distB="0" distL="0" distR="0" wp14:anchorId="21C52A6A" wp14:editId="2001B086">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D3DC53A" w14:textId="1A9DFF08" w:rsidR="00760521" w:rsidRDefault="00C06C71" w:rsidP="00C06C71">
      <w:pPr>
        <w:pStyle w:val="Heading4"/>
        <w:jc w:val="center"/>
      </w:pPr>
      <w:bookmarkStart w:id="23" w:name="_Toc465674283"/>
      <w:r>
        <w:t xml:space="preserve">Figure </w:t>
      </w:r>
      <w:fldSimple w:instr=" SEQ Figure \* ARABIC ">
        <w:r w:rsidR="00023173">
          <w:rPr>
            <w:noProof/>
          </w:rPr>
          <w:t>8</w:t>
        </w:r>
      </w:fldSimple>
      <w:r>
        <w:t xml:space="preserve">. </w:t>
      </w:r>
      <w:r w:rsidRPr="004F3049">
        <w:t>pop_tagstudy menu</w:t>
      </w:r>
      <w:bookmarkEnd w:id="23"/>
    </w:p>
    <w:p w14:paraId="6ED8630F" w14:textId="77777777" w:rsidR="00C06C71" w:rsidRDefault="00C06C71" w:rsidP="00760521">
      <w:pPr>
        <w:keepNext/>
        <w:autoSpaceDE w:val="0"/>
        <w:autoSpaceDN w:val="0"/>
        <w:adjustRightInd w:val="0"/>
        <w:jc w:val="center"/>
      </w:pPr>
    </w:p>
    <w:p w14:paraId="77DB779B" w14:textId="2C27686E" w:rsidR="00CF3768" w:rsidRDefault="00F55619" w:rsidP="00CF3768">
      <w:pPr>
        <w:jc w:val="both"/>
        <w:rPr>
          <w:szCs w:val="24"/>
        </w:rPr>
      </w:pPr>
      <w:r>
        <w:rPr>
          <w:szCs w:val="24"/>
        </w:rPr>
        <w:t>In Figure 8</w:t>
      </w:r>
      <w:r w:rsidR="0062053A">
        <w:rPr>
          <w:szCs w:val="24"/>
        </w:rPr>
        <w:t xml:space="preserve"> above, the top section of the menu allows you to browse </w:t>
      </w:r>
      <w:r w:rsidR="002D6D5B">
        <w:rPr>
          <w:szCs w:val="24"/>
        </w:rPr>
        <w:t xml:space="preserve">for a HED </w:t>
      </w:r>
      <w:r w:rsidR="002D6D5B">
        <w:rPr>
          <w:i/>
          <w:szCs w:val="24"/>
        </w:rPr>
        <w:t xml:space="preserve">.xml </w:t>
      </w:r>
      <w:r w:rsidR="002D6D5B">
        <w:rPr>
          <w:szCs w:val="24"/>
        </w:rPr>
        <w:t xml:space="preserve">file, </w:t>
      </w:r>
      <w:r w:rsidR="00FB5A71">
        <w:rPr>
          <w:szCs w:val="24"/>
        </w:rPr>
        <w:t>an</w:t>
      </w:r>
      <w:r w:rsidR="00751D5D">
        <w:rPr>
          <w:szCs w:val="24"/>
        </w:rPr>
        <w:t xml:space="preserve"> EEGLAB </w:t>
      </w:r>
      <w:r w:rsidR="00751D5D">
        <w:rPr>
          <w:i/>
          <w:szCs w:val="24"/>
        </w:rPr>
        <w:t xml:space="preserve">.study </w:t>
      </w:r>
      <w:r w:rsidR="00751D5D">
        <w:rPr>
          <w:szCs w:val="24"/>
        </w:rPr>
        <w:t xml:space="preserve">file and a </w:t>
      </w:r>
      <w:r w:rsidR="00751D5D">
        <w:rPr>
          <w:i/>
          <w:szCs w:val="24"/>
        </w:rPr>
        <w:t xml:space="preserve">.mat </w:t>
      </w:r>
      <w:r w:rsidR="00751D5D">
        <w:rPr>
          <w:szCs w:val="24"/>
        </w:rPr>
        <w:t>file containing tags to import</w:t>
      </w:r>
      <w:r w:rsidR="0062053A">
        <w:rPr>
          <w:szCs w:val="24"/>
        </w:rPr>
        <w:t xml:space="preserve">. </w:t>
      </w:r>
      <w:r w:rsidR="004F0F12">
        <w:rPr>
          <w:szCs w:val="24"/>
        </w:rPr>
        <w:t xml:space="preserve">The HED file by default will be set to the </w:t>
      </w:r>
      <w:r w:rsidR="004F0F12">
        <w:rPr>
          <w:i/>
          <w:szCs w:val="24"/>
        </w:rPr>
        <w:t xml:space="preserve">HED.xml </w:t>
      </w:r>
      <w:r w:rsidR="004F0F12">
        <w:rPr>
          <w:szCs w:val="24"/>
        </w:rPr>
        <w:t xml:space="preserve">file found in the </w:t>
      </w:r>
      <w:r w:rsidR="004F0F12">
        <w:rPr>
          <w:i/>
          <w:szCs w:val="24"/>
        </w:rPr>
        <w:t xml:space="preserve">hed </w:t>
      </w:r>
      <w:r w:rsidR="004F0F12">
        <w:rPr>
          <w:szCs w:val="24"/>
        </w:rPr>
        <w:t xml:space="preserve">directory. </w:t>
      </w:r>
      <w:r w:rsidR="00CF3768">
        <w:rPr>
          <w:szCs w:val="24"/>
        </w:rPr>
        <w:t>The next section allows you to specify where the HED can be extended. These options include:</w:t>
      </w:r>
    </w:p>
    <w:p w14:paraId="398871B1" w14:textId="77777777" w:rsidR="00CF3768" w:rsidRDefault="00CF3768" w:rsidP="00CF3768">
      <w:pPr>
        <w:jc w:val="both"/>
        <w:rPr>
          <w:szCs w:val="24"/>
        </w:rPr>
      </w:pPr>
    </w:p>
    <w:p w14:paraId="427E5ADC" w14:textId="77777777" w:rsidR="00CF3768" w:rsidRPr="00307918" w:rsidRDefault="00CF3768" w:rsidP="00CF3768">
      <w:pPr>
        <w:pStyle w:val="ListParagraph"/>
        <w:numPr>
          <w:ilvl w:val="0"/>
          <w:numId w:val="7"/>
        </w:numPr>
        <w:jc w:val="both"/>
        <w:rPr>
          <w:i/>
          <w:szCs w:val="24"/>
        </w:rPr>
      </w:pPr>
      <w:r>
        <w:rPr>
          <w:szCs w:val="24"/>
        </w:rPr>
        <w:t xml:space="preserve">Only where allowed - The HED can be extended for leaf tags and tags that have the </w:t>
      </w:r>
      <w:r>
        <w:rPr>
          <w:i/>
          <w:szCs w:val="24"/>
        </w:rPr>
        <w:t xml:space="preserve">extensionAllowed </w:t>
      </w:r>
      <w:r>
        <w:rPr>
          <w:szCs w:val="24"/>
        </w:rPr>
        <w:t>attribute.</w:t>
      </w:r>
    </w:p>
    <w:p w14:paraId="04706F4F" w14:textId="77777777" w:rsidR="00CF3768" w:rsidRPr="00FA4510" w:rsidRDefault="00CF3768" w:rsidP="00CF3768">
      <w:pPr>
        <w:pStyle w:val="ListParagraph"/>
        <w:numPr>
          <w:ilvl w:val="0"/>
          <w:numId w:val="7"/>
        </w:numPr>
        <w:jc w:val="both"/>
        <w:rPr>
          <w:i/>
          <w:szCs w:val="24"/>
        </w:rPr>
      </w:pPr>
      <w:r>
        <w:rPr>
          <w:szCs w:val="24"/>
        </w:rPr>
        <w:t xml:space="preserve">Anywhere - The HED can be extended for all tags. </w:t>
      </w:r>
    </w:p>
    <w:p w14:paraId="686AE4D1" w14:textId="77777777" w:rsidR="00CF3768" w:rsidRPr="00CF3768" w:rsidRDefault="00CF3768" w:rsidP="00CF3768">
      <w:pPr>
        <w:pStyle w:val="ListParagraph"/>
        <w:numPr>
          <w:ilvl w:val="0"/>
          <w:numId w:val="7"/>
        </w:numPr>
        <w:jc w:val="both"/>
        <w:rPr>
          <w:i/>
          <w:szCs w:val="24"/>
        </w:rPr>
      </w:pPr>
      <w:r>
        <w:rPr>
          <w:szCs w:val="24"/>
        </w:rPr>
        <w:t xml:space="preserve">Nowhere – The HED cannot be extended at all even for leaf tags and tags that have the </w:t>
      </w:r>
      <w:r w:rsidRPr="00FA4510">
        <w:rPr>
          <w:i/>
          <w:szCs w:val="24"/>
        </w:rPr>
        <w:t>extensionAllowed</w:t>
      </w:r>
      <w:r>
        <w:rPr>
          <w:szCs w:val="24"/>
        </w:rPr>
        <w:t xml:space="preserve"> attribute.</w:t>
      </w:r>
    </w:p>
    <w:p w14:paraId="67D90BD3" w14:textId="77777777" w:rsidR="00CF3768" w:rsidRPr="002D71AD" w:rsidRDefault="00CF3768" w:rsidP="00CF3768">
      <w:pPr>
        <w:pStyle w:val="ListParagraph"/>
        <w:jc w:val="both"/>
        <w:rPr>
          <w:i/>
          <w:szCs w:val="24"/>
        </w:rPr>
      </w:pPr>
    </w:p>
    <w:p w14:paraId="528D9E7B" w14:textId="77777777" w:rsidR="00462A63" w:rsidRDefault="00462A63" w:rsidP="0062053A">
      <w:pPr>
        <w:jc w:val="both"/>
        <w:rPr>
          <w:szCs w:val="24"/>
        </w:rPr>
      </w:pPr>
    </w:p>
    <w:p w14:paraId="1E05B591" w14:textId="77777777" w:rsidR="00462A63" w:rsidRDefault="00462A63" w:rsidP="0062053A">
      <w:pPr>
        <w:jc w:val="both"/>
        <w:rPr>
          <w:szCs w:val="24"/>
        </w:rPr>
      </w:pPr>
    </w:p>
    <w:p w14:paraId="5C135032" w14:textId="77777777" w:rsidR="00462A63" w:rsidRDefault="00462A63" w:rsidP="0062053A">
      <w:pPr>
        <w:jc w:val="both"/>
        <w:rPr>
          <w:szCs w:val="24"/>
        </w:rPr>
      </w:pPr>
    </w:p>
    <w:p w14:paraId="6BF863CE" w14:textId="77777777" w:rsidR="00462A63" w:rsidRDefault="00462A63" w:rsidP="0062053A">
      <w:pPr>
        <w:jc w:val="both"/>
        <w:rPr>
          <w:szCs w:val="24"/>
        </w:rPr>
      </w:pPr>
    </w:p>
    <w:p w14:paraId="2FF94472" w14:textId="158DAA2A" w:rsidR="0062053A" w:rsidRDefault="00751D5D" w:rsidP="0062053A">
      <w:pPr>
        <w:jc w:val="both"/>
        <w:rPr>
          <w:szCs w:val="24"/>
        </w:rPr>
      </w:pPr>
      <w:r>
        <w:rPr>
          <w:szCs w:val="24"/>
        </w:rPr>
        <w:t xml:space="preserve">The </w:t>
      </w:r>
      <w:r w:rsidR="00CF3768">
        <w:rPr>
          <w:szCs w:val="24"/>
        </w:rPr>
        <w:t>last</w:t>
      </w:r>
      <w:r>
        <w:rPr>
          <w:szCs w:val="24"/>
        </w:rPr>
        <w:t xml:space="preserve"> section allows you to select additional options. These options include:</w:t>
      </w:r>
    </w:p>
    <w:p w14:paraId="45BAF80A" w14:textId="77777777" w:rsidR="00CB4FDE" w:rsidRDefault="00CB4FDE" w:rsidP="0062053A">
      <w:pPr>
        <w:jc w:val="both"/>
        <w:rPr>
          <w:szCs w:val="24"/>
        </w:rPr>
      </w:pP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57E8E8C" w14:textId="002091F2" w:rsidR="009641C3" w:rsidRPr="00DE57B5" w:rsidRDefault="0062053A" w:rsidP="00760521">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032F6622" w14:textId="77777777" w:rsidR="009641C3" w:rsidRDefault="009641C3" w:rsidP="00760521">
      <w:pPr>
        <w:rPr>
          <w:b/>
        </w:rPr>
      </w:pPr>
    </w:p>
    <w:p w14:paraId="2E32AF29" w14:textId="2C041A94" w:rsidR="00760521" w:rsidRDefault="00760521" w:rsidP="00760521">
      <w:r w:rsidRPr="00804724">
        <w:rPr>
          <w:b/>
        </w:rPr>
        <w:t>Example</w:t>
      </w:r>
      <w:r w:rsidR="00760E1C">
        <w:rPr>
          <w:b/>
        </w:rPr>
        <w:t xml:space="preserve"> 2.5</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16037D68" w14:textId="77777777" w:rsidR="00E01ECC" w:rsidRDefault="00E01ECC" w:rsidP="00300307">
      <w:pPr>
        <w:rPr>
          <w:szCs w:val="24"/>
        </w:rPr>
      </w:pPr>
    </w:p>
    <w:p w14:paraId="1EEEB675" w14:textId="0E5F4C52" w:rsidR="00E01ECC" w:rsidRPr="00CD3E28" w:rsidRDefault="00E01ECC" w:rsidP="00A62D8F">
      <w:r w:rsidRPr="00804724">
        <w:rPr>
          <w:b/>
        </w:rPr>
        <w:t>Example</w:t>
      </w:r>
      <w:r>
        <w:rPr>
          <w:b/>
        </w:rPr>
        <w:t xml:space="preserve"> </w:t>
      </w:r>
      <w:r w:rsidR="00887BCA">
        <w:rPr>
          <w:b/>
        </w:rPr>
        <w:t>2.6</w:t>
      </w:r>
      <w:r w:rsidRPr="00804724">
        <w:rPr>
          <w:b/>
        </w:rPr>
        <w:t>:</w:t>
      </w:r>
      <w:r>
        <w:t xml:space="preserve"> Tag a </w:t>
      </w:r>
      <w:r w:rsidR="00804963">
        <w:t>study</w:t>
      </w:r>
      <w:r>
        <w:t xml:space="preserve"> without user intervention using tag map information </w:t>
      </w:r>
      <w:r w:rsidRPr="00CD3E28">
        <w:t xml:space="preserve">of Example </w:t>
      </w:r>
      <w:r w:rsidR="00300307">
        <w:t>2.</w:t>
      </w:r>
      <w:r w:rsidR="00AA235E">
        <w:t>5</w:t>
      </w:r>
      <w:r w:rsidRPr="00CD3E28">
        <w:t>.</w:t>
      </w:r>
    </w:p>
    <w:p w14:paraId="46DA5868" w14:textId="77777777" w:rsidR="00E01ECC" w:rsidRDefault="00E01ECC" w:rsidP="00CD3E28">
      <w:pPr>
        <w:ind w:left="720"/>
      </w:pPr>
    </w:p>
    <w:p w14:paraId="417E6692" w14:textId="7E24BF33"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fPaths, </w:t>
      </w:r>
      <w:r w:rsidR="001551A7">
        <w:rPr>
          <w:rFonts w:ascii="Courier New" w:hAnsi="Courier New" w:cs="Courier New"/>
          <w:color w:val="000000"/>
          <w:sz w:val="22"/>
        </w:rPr>
        <w:t>com</w:t>
      </w:r>
      <w:r w:rsidRPr="00A62D8F">
        <w:rPr>
          <w:rFonts w:ascii="Courier New" w:hAnsi="Courier New" w:cs="Courier New"/>
          <w:color w:val="000000"/>
          <w:sz w:val="22"/>
        </w:rPr>
        <w:t xml:space="preserve">] = </w:t>
      </w:r>
      <w:r w:rsidR="00AA07AF">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11F03867"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887BCA">
        <w:rPr>
          <w:szCs w:val="24"/>
        </w:rPr>
        <w:t>2.6</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3D67D123" w:rsidR="00E01ECC" w:rsidRPr="00A62D8F" w:rsidRDefault="00E01ECC" w:rsidP="00973DBE">
      <w:pPr>
        <w:ind w:left="720"/>
        <w:rPr>
          <w:b/>
          <w:sz w:val="22"/>
        </w:rPr>
      </w:pPr>
      <w:r w:rsidRPr="00A62D8F">
        <w:rPr>
          <w:rFonts w:ascii="Courier New" w:hAnsi="Courier New" w:cs="Courier New"/>
          <w:color w:val="000000"/>
          <w:sz w:val="22"/>
        </w:rPr>
        <w:t xml:space="preserve">[fMap, fPaths, </w:t>
      </w:r>
      <w:r w:rsidR="00001135">
        <w:rPr>
          <w:rFonts w:ascii="Courier New" w:hAnsi="Courier New" w:cs="Courier New"/>
          <w:color w:val="000000"/>
          <w:sz w:val="22"/>
        </w:rPr>
        <w:t>com</w:t>
      </w:r>
      <w:r w:rsidRPr="00A62D8F">
        <w:rPr>
          <w:rFonts w:ascii="Courier New" w:hAnsi="Courier New" w:cs="Courier New"/>
          <w:color w:val="000000"/>
          <w:sz w:val="22"/>
        </w:rPr>
        <w:t xml:space="preserve">] = </w:t>
      </w:r>
      <w:r w:rsidR="00C84FBD">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52CF046E"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w:t>
      </w:r>
      <w:r w:rsidR="00001135">
        <w:rPr>
          <w:rFonts w:ascii="Courier New" w:hAnsi="Courier New" w:cs="Courier New"/>
          <w:color w:val="000000"/>
          <w:sz w:val="22"/>
        </w:rPr>
        <w:t>com</w:t>
      </w:r>
      <w:r w:rsidRPr="00A62D8F">
        <w:rPr>
          <w:rFonts w:ascii="Courier New" w:hAnsi="Courier New" w:cs="Courier New"/>
          <w:color w:val="000000"/>
          <w:sz w:val="22"/>
        </w:rPr>
        <w:t xml:space="preserve">] = </w:t>
      </w:r>
      <w:r w:rsidR="00C84FBD">
        <w:rPr>
          <w:rFonts w:ascii="Courier New" w:hAnsi="Courier New" w:cs="Courier New"/>
          <w:color w:val="000000"/>
          <w:sz w:val="22"/>
        </w:rPr>
        <w:t>pop_</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xml:space="preserve">, </w:t>
      </w:r>
      <w:r w:rsidR="00EA6775" w:rsidRPr="00EA6775">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238BD3A6" w:rsidR="00EE74B3" w:rsidRDefault="00EE74B3" w:rsidP="001B5078">
      <w:pPr>
        <w:pStyle w:val="Heading4"/>
        <w:jc w:val="center"/>
      </w:pPr>
      <w:bookmarkStart w:id="24" w:name="_Toc465674261"/>
      <w:r>
        <w:t xml:space="preserve">Table </w:t>
      </w:r>
      <w:fldSimple w:instr=" SEQ Table \* ARABIC ">
        <w:r w:rsidR="00023173">
          <w:rPr>
            <w:noProof/>
          </w:rPr>
          <w:t>3</w:t>
        </w:r>
      </w:fldSimple>
      <w:r>
        <w:t xml:space="preserve">. </w:t>
      </w:r>
      <w:r w:rsidRPr="00862F56">
        <w:t xml:space="preserve">A summary of arguments for </w:t>
      </w:r>
      <w:r w:rsidR="00DE6A06">
        <w:t>pop_</w:t>
      </w:r>
      <w:r w:rsidRPr="00862F56">
        <w:t>tagstudy.</w:t>
      </w:r>
      <w:bookmarkEnd w:id="24"/>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9E7FEB">
        <w:tc>
          <w:tcPr>
            <w:tcW w:w="2354" w:type="dxa"/>
            <w:shd w:val="clear" w:color="auto" w:fill="D9D9D9" w:themeFill="background1" w:themeFillShade="D9"/>
          </w:tcPr>
          <w:p w14:paraId="3327B8EA" w14:textId="77777777" w:rsidR="003D1600" w:rsidRPr="00087E18" w:rsidRDefault="003D1600"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9E7FEB">
        <w:tc>
          <w:tcPr>
            <w:tcW w:w="2354" w:type="dxa"/>
            <w:vAlign w:val="center"/>
          </w:tcPr>
          <w:p w14:paraId="63744C1F" w14:textId="77777777" w:rsidR="003D1600" w:rsidRPr="00246329" w:rsidRDefault="003D1600"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7F993639" w14:textId="77777777" w:rsidR="003D1600" w:rsidRPr="00246329" w:rsidRDefault="003D1600" w:rsidP="009E7FEB">
            <w:pPr>
              <w:spacing w:before="60" w:after="60"/>
              <w:jc w:val="center"/>
              <w:rPr>
                <w:rFonts w:cs="Times New Roman"/>
                <w:color w:val="000000"/>
              </w:rPr>
            </w:pPr>
            <w:r w:rsidRPr="00246329">
              <w:rPr>
                <w:rFonts w:cs="Times New Roman"/>
                <w:color w:val="000000"/>
              </w:rPr>
              <w:t>Required</w:t>
            </w:r>
          </w:p>
        </w:tc>
        <w:tc>
          <w:tcPr>
            <w:tcW w:w="6438" w:type="dxa"/>
          </w:tcPr>
          <w:p w14:paraId="33C2174D" w14:textId="738E7174" w:rsidR="003D1600" w:rsidRPr="00246329" w:rsidRDefault="003D1600" w:rsidP="009E7FEB">
            <w:pPr>
              <w:spacing w:before="60" w:after="60"/>
              <w:rPr>
                <w:rFonts w:cs="Times New Roman"/>
                <w:color w:val="000000"/>
              </w:rPr>
            </w:pPr>
            <w:r w:rsidRPr="00D309B3">
              <w:rPr>
                <w:rFonts w:cs="Times New Roman"/>
                <w:color w:val="000000"/>
              </w:rPr>
              <w:t xml:space="preserve">The path to </w:t>
            </w:r>
            <w:r w:rsidR="005A7057" w:rsidRPr="00D309B3">
              <w:rPr>
                <w:rFonts w:cs="Times New Roman"/>
                <w:color w:val="000000"/>
              </w:rPr>
              <w:t>an</w:t>
            </w:r>
            <w:r w:rsidRPr="00D309B3">
              <w:rPr>
                <w:rFonts w:cs="Times New Roman"/>
                <w:color w:val="000000"/>
              </w:rPr>
              <w:t xml:space="preserve"> EEG study.</w:t>
            </w:r>
          </w:p>
        </w:tc>
      </w:tr>
      <w:tr w:rsidR="003D1600" w14:paraId="5FA585B2" w14:textId="77777777" w:rsidTr="009E7FEB">
        <w:tc>
          <w:tcPr>
            <w:tcW w:w="2354" w:type="dxa"/>
            <w:vAlign w:val="center"/>
          </w:tcPr>
          <w:p w14:paraId="29AE7C83"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9E7FEB">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9E7FEB">
        <w:tc>
          <w:tcPr>
            <w:tcW w:w="2354" w:type="dxa"/>
            <w:vAlign w:val="center"/>
          </w:tcPr>
          <w:p w14:paraId="6C06F2B3"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04" w:type="dxa"/>
            <w:vAlign w:val="center"/>
          </w:tcPr>
          <w:p w14:paraId="6199B297" w14:textId="77777777" w:rsidR="003D1600" w:rsidRPr="00246329" w:rsidRDefault="003D1600" w:rsidP="009E7FEB">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9E7FEB">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3D1600" w14:paraId="74211FFA" w14:textId="77777777" w:rsidTr="009E7FEB">
        <w:tc>
          <w:tcPr>
            <w:tcW w:w="2354" w:type="dxa"/>
            <w:vAlign w:val="center"/>
          </w:tcPr>
          <w:p w14:paraId="2F96F2DA"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4CEF62AC"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9E7FEB">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2924E2" w14:paraId="28391D4B" w14:textId="77777777" w:rsidTr="009E7FEB">
        <w:tc>
          <w:tcPr>
            <w:tcW w:w="2354" w:type="dxa"/>
            <w:vAlign w:val="center"/>
          </w:tcPr>
          <w:p w14:paraId="7FB3BB52" w14:textId="4A8E7777" w:rsidR="002924E2" w:rsidRPr="00246329" w:rsidRDefault="002924E2" w:rsidP="002924E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HedXML</w:t>
            </w:r>
            <w:r w:rsidRPr="00246329">
              <w:rPr>
                <w:rFonts w:ascii="Courier New" w:hAnsi="Courier New" w:cs="Courier New"/>
                <w:sz w:val="20"/>
                <w:szCs w:val="20"/>
              </w:rPr>
              <w:t>'</w:t>
            </w:r>
          </w:p>
        </w:tc>
        <w:tc>
          <w:tcPr>
            <w:tcW w:w="1504" w:type="dxa"/>
            <w:vAlign w:val="center"/>
          </w:tcPr>
          <w:p w14:paraId="2D262669" w14:textId="5689FB3A" w:rsidR="002924E2" w:rsidRPr="00246329" w:rsidRDefault="002924E2" w:rsidP="002924E2">
            <w:pPr>
              <w:spacing w:before="60" w:after="60"/>
              <w:jc w:val="center"/>
              <w:rPr>
                <w:rFonts w:cs="Times New Roman"/>
                <w:color w:val="000000"/>
              </w:rPr>
            </w:pPr>
            <w:r w:rsidRPr="00246329">
              <w:rPr>
                <w:rFonts w:cs="Times New Roman"/>
                <w:color w:val="000000"/>
              </w:rPr>
              <w:t>Name-Value</w:t>
            </w:r>
          </w:p>
        </w:tc>
        <w:tc>
          <w:tcPr>
            <w:tcW w:w="6438" w:type="dxa"/>
          </w:tcPr>
          <w:p w14:paraId="2B9C5A18" w14:textId="0677C899" w:rsidR="002924E2" w:rsidRPr="00B4365E" w:rsidRDefault="002924E2" w:rsidP="002924E2">
            <w:pPr>
              <w:autoSpaceDE w:val="0"/>
              <w:autoSpaceDN w:val="0"/>
              <w:adjustRightInd w:val="0"/>
              <w:rPr>
                <w:rFonts w:cs="Times New Roman"/>
                <w:szCs w:val="24"/>
              </w:rPr>
            </w:pPr>
            <w:r w:rsidRPr="00D04B81">
              <w:rPr>
                <w:rFonts w:cs="Times New Roman"/>
                <w:szCs w:val="24"/>
              </w:rPr>
              <w:t xml:space="preserve">Full path to a HED XML file. The default is the HED.xml file in the hed directory. </w:t>
            </w:r>
          </w:p>
        </w:tc>
      </w:tr>
      <w:tr w:rsidR="003D1600" w14:paraId="2EFFC088" w14:textId="77777777" w:rsidTr="009E7FEB">
        <w:tc>
          <w:tcPr>
            <w:tcW w:w="2354" w:type="dxa"/>
            <w:vAlign w:val="center"/>
          </w:tcPr>
          <w:p w14:paraId="35D4BD52"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9E7FEB">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9E7FEB">
        <w:tc>
          <w:tcPr>
            <w:tcW w:w="2354" w:type="dxa"/>
            <w:vAlign w:val="center"/>
          </w:tcPr>
          <w:p w14:paraId="2489EC09"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04" w:type="dxa"/>
            <w:vAlign w:val="center"/>
          </w:tcPr>
          <w:p w14:paraId="5A30EBCF"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9E7FEB">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9E7FEB">
        <w:tc>
          <w:tcPr>
            <w:tcW w:w="2354" w:type="dxa"/>
            <w:vAlign w:val="center"/>
          </w:tcPr>
          <w:p w14:paraId="26E5FE3A" w14:textId="77777777" w:rsidR="003D1600" w:rsidRPr="00246329" w:rsidRDefault="003D1600" w:rsidP="009E7FE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9E7FEB">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9E7FEB">
        <w:tc>
          <w:tcPr>
            <w:tcW w:w="2354" w:type="dxa"/>
            <w:vAlign w:val="center"/>
          </w:tcPr>
          <w:p w14:paraId="7D0BB628"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9E7FEB">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9E7FEB">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9E7FEB">
        <w:tc>
          <w:tcPr>
            <w:tcW w:w="2354" w:type="dxa"/>
            <w:vAlign w:val="center"/>
          </w:tcPr>
          <w:p w14:paraId="155E93CF"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04" w:type="dxa"/>
            <w:vAlign w:val="center"/>
          </w:tcPr>
          <w:p w14:paraId="685933D4"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9E7FEB">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9E7FEB">
        <w:tc>
          <w:tcPr>
            <w:tcW w:w="2354" w:type="dxa"/>
            <w:vAlign w:val="center"/>
          </w:tcPr>
          <w:p w14:paraId="2F714886"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9E7FEB">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5" w:name="_Toc456356707"/>
      <w:bookmarkStart w:id="26" w:name="_Toc465674303"/>
      <w:bookmarkStart w:id="27" w:name="_Toc455581858"/>
      <w:r>
        <w:lastRenderedPageBreak/>
        <w:t>3. Validating Data</w:t>
      </w:r>
      <w:bookmarkEnd w:id="25"/>
      <w:bookmarkEnd w:id="26"/>
    </w:p>
    <w:p w14:paraId="06511E39" w14:textId="395D1E1E" w:rsidR="00203223" w:rsidRDefault="00EC4078" w:rsidP="00203223">
      <w:pPr>
        <w:jc w:val="both"/>
        <w:rPr>
          <w:rFonts w:cs="Times New Roman"/>
          <w:szCs w:val="24"/>
        </w:rPr>
      </w:pPr>
      <w:r w:rsidRPr="00FB44DE">
        <w:rPr>
          <w:rFonts w:cs="Times New Roman"/>
          <w:i/>
          <w:szCs w:val="24"/>
        </w:rPr>
        <w:t>HEDTools</w:t>
      </w:r>
      <w:r>
        <w:rPr>
          <w:rFonts w:cs="Times New Roman"/>
          <w:szCs w:val="24"/>
        </w:rPr>
        <w:t xml:space="preserve"> allows you </w:t>
      </w:r>
      <w:r w:rsidR="00FB44DE">
        <w:rPr>
          <w:rFonts w:cs="Times New Roman"/>
          <w:szCs w:val="24"/>
        </w:rPr>
        <w:t xml:space="preserve">to </w:t>
      </w:r>
      <w:r>
        <w:rPr>
          <w:rFonts w:cs="Times New Roman"/>
          <w:szCs w:val="24"/>
        </w:rPr>
        <w:t xml:space="preserve">validate HED Tags in a single dataset, a directory containing datasets, and a EEGLAB study. </w:t>
      </w:r>
    </w:p>
    <w:p w14:paraId="76A4EE65" w14:textId="77777777" w:rsidR="00C335BB" w:rsidRDefault="00C335BB" w:rsidP="00C335BB">
      <w:pPr>
        <w:pStyle w:val="Heading2"/>
      </w:pPr>
      <w:bookmarkStart w:id="28" w:name="_Toc456356708"/>
      <w:bookmarkStart w:id="29" w:name="_Toc465674304"/>
      <w:r>
        <w:t xml:space="preserve">3.1 </w:t>
      </w:r>
      <w:bookmarkEnd w:id="28"/>
      <w:r>
        <w:t>What the validation checks for</w:t>
      </w:r>
      <w:bookmarkEnd w:id="29"/>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requireChild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056B4DB5" w:rsidR="00C335BB" w:rsidRDefault="004706B6" w:rsidP="00A37327">
      <w:pPr>
        <w:autoSpaceDE w:val="0"/>
        <w:autoSpaceDN w:val="0"/>
        <w:adjustRightInd w:val="0"/>
        <w:ind w:left="480"/>
        <w:rPr>
          <w:rFonts w:ascii="Courier New" w:hAnsi="Courier New" w:cs="Courier New"/>
          <w:szCs w:val="24"/>
        </w:rPr>
      </w:pPr>
      <w:r w:rsidRPr="004706B6">
        <w:rPr>
          <w:rFonts w:ascii="Courier New" w:hAnsi="Courier New" w:cs="Courier New"/>
          <w:color w:val="000000"/>
          <w:sz w:val="20"/>
          <w:szCs w:val="20"/>
        </w:rPr>
        <w:t>ERROR: Invalid HED tag</w:t>
      </w:r>
      <w:r>
        <w:rPr>
          <w:rFonts w:ascii="Courier New" w:hAnsi="Courier New" w:cs="Courier New"/>
          <w:color w:val="000000"/>
          <w:sz w:val="20"/>
          <w:szCs w:val="20"/>
        </w:rPr>
        <w:t xml:space="preserve"> -</w:t>
      </w:r>
      <w:r w:rsidR="00A37327">
        <w:rPr>
          <w:rFonts w:ascii="Courier New" w:hAnsi="Courier New" w:cs="Courier New"/>
          <w:color w:val="000000"/>
          <w:sz w:val="20"/>
          <w:szCs w:val="20"/>
        </w:rPr>
        <w:t xml:space="preserve"> </w:t>
      </w:r>
      <w:r w:rsidR="00C335BB">
        <w:rPr>
          <w:rFonts w:ascii="Courier New" w:hAnsi="Courier New" w:cs="Courier New"/>
          <w:color w:val="000000"/>
          <w:sz w:val="20"/>
          <w:szCs w:val="20"/>
        </w:rPr>
        <w:t xml:space="preserve">"Action/Type/Button press/Keyboard in group ((Participant ~ Action/Type/Button press/Keyboard ~ Participant/Effect/Body part/Arm/Hand/Finger))" </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lastRenderedPageBreak/>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bookmarkStart w:id="30" w:name="_Toc465674305"/>
      <w:r>
        <w:t>3</w:t>
      </w:r>
      <w:r w:rsidR="001A6CE9">
        <w:t>.</w:t>
      </w:r>
      <w:r w:rsidR="00F04ECD">
        <w:t>2</w:t>
      </w:r>
      <w:r w:rsidR="001A6CE9">
        <w:t xml:space="preserve"> Validating a single dataset</w:t>
      </w:r>
      <w:bookmarkEnd w:id="27"/>
      <w:bookmarkEnd w:id="30"/>
    </w:p>
    <w:p w14:paraId="66A5D38B" w14:textId="1AA746F8" w:rsidR="001C3BAD" w:rsidRDefault="001C3BAD" w:rsidP="001C3BAD">
      <w:pPr>
        <w:jc w:val="both"/>
        <w:rPr>
          <w:szCs w:val="24"/>
        </w:rPr>
      </w:pPr>
      <w:r w:rsidRPr="006323FA">
        <w:rPr>
          <w:szCs w:val="24"/>
        </w:rPr>
        <w:t xml:space="preserve">The </w:t>
      </w:r>
      <w:r w:rsidR="0057578F">
        <w:rPr>
          <w:szCs w:val="24"/>
        </w:rPr>
        <w:t>pop_</w:t>
      </w:r>
      <w:r w:rsidR="005D02C5">
        <w:rPr>
          <w:rFonts w:cs="Times New Roman"/>
          <w:i/>
          <w:szCs w:val="24"/>
        </w:rPr>
        <w:t>validate</w:t>
      </w:r>
      <w:r w:rsidRPr="00AA3EC9">
        <w:rPr>
          <w:rFonts w:cs="Times New Roman"/>
          <w:i/>
          <w:szCs w:val="24"/>
        </w:rPr>
        <w:t>eeg</w:t>
      </w:r>
      <w:r>
        <w:rPr>
          <w:szCs w:val="24"/>
        </w:rPr>
        <w:t xml:space="preserve"> function allows you to validate a sing</w:t>
      </w:r>
      <w:r w:rsidR="007F69AC">
        <w:rPr>
          <w:szCs w:val="24"/>
        </w:rPr>
        <w:t>le dataset either from a script or</w:t>
      </w:r>
      <w:r>
        <w:rPr>
          <w:szCs w:val="24"/>
        </w:rPr>
        <w:t xml:space="preserve"> the command line with a menu.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395D9A7A" w:rsidR="001C3BAD" w:rsidRDefault="001C3BAD" w:rsidP="001C3BAD">
      <w:pPr>
        <w:jc w:val="both"/>
        <w:rPr>
          <w:szCs w:val="24"/>
        </w:rPr>
      </w:pPr>
      <w:r>
        <w:rPr>
          <w:szCs w:val="24"/>
        </w:rPr>
        <w:t xml:space="preserve">The following example illustrates the simplest use of </w:t>
      </w:r>
      <w:r w:rsidR="00914887">
        <w:rPr>
          <w:szCs w:val="24"/>
        </w:rPr>
        <w:t>pop_</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49815243" w14:textId="77777777" w:rsidR="00AC2D59" w:rsidRDefault="001A6CE9" w:rsidP="00AC2D59">
      <w:pPr>
        <w:keepNext/>
        <w:autoSpaceDE w:val="0"/>
        <w:autoSpaceDN w:val="0"/>
        <w:adjustRightInd w:val="0"/>
        <w:jc w:val="cente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D408E16" w14:textId="1C6402D3" w:rsidR="001A6CE9" w:rsidRDefault="00AC2D59" w:rsidP="00AC2D59">
      <w:pPr>
        <w:pStyle w:val="Heading4"/>
        <w:jc w:val="center"/>
        <w:rPr>
          <w:szCs w:val="24"/>
        </w:rPr>
      </w:pPr>
      <w:bookmarkStart w:id="31" w:name="_Toc465674284"/>
      <w:r>
        <w:t xml:space="preserve">Figure </w:t>
      </w:r>
      <w:fldSimple w:instr=" SEQ Figure \* ARABIC ">
        <w:r w:rsidR="00023173">
          <w:rPr>
            <w:noProof/>
          </w:rPr>
          <w:t>9</w:t>
        </w:r>
      </w:fldSimple>
      <w:r>
        <w:t xml:space="preserve">. </w:t>
      </w:r>
      <w:r w:rsidRPr="00283EC0">
        <w:t>pop_validateeeg menu</w:t>
      </w:r>
      <w:bookmarkEnd w:id="31"/>
    </w:p>
    <w:p w14:paraId="32603044" w14:textId="77777777" w:rsidR="00AC2D59" w:rsidRDefault="00AC2D59" w:rsidP="001A6CE9">
      <w:pPr>
        <w:keepNext/>
        <w:autoSpaceDE w:val="0"/>
        <w:autoSpaceDN w:val="0"/>
        <w:adjustRightInd w:val="0"/>
        <w:jc w:val="center"/>
        <w:rPr>
          <w:szCs w:val="24"/>
        </w:rPr>
      </w:pPr>
    </w:p>
    <w:p w14:paraId="1F958B2C" w14:textId="399B341B" w:rsidR="00B779E8" w:rsidRDefault="000F7194" w:rsidP="001A6CE9">
      <w:pPr>
        <w:jc w:val="both"/>
        <w:rPr>
          <w:szCs w:val="24"/>
        </w:rPr>
      </w:pPr>
      <w:r>
        <w:rPr>
          <w:szCs w:val="24"/>
        </w:rPr>
        <w:t xml:space="preserve">In Figure </w:t>
      </w:r>
      <w:r w:rsidR="00BB2053">
        <w:rPr>
          <w:szCs w:val="24"/>
        </w:rPr>
        <w:t>9</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w:t>
      </w:r>
      <w:r w:rsidR="007F44D7">
        <w:rPr>
          <w:szCs w:val="24"/>
        </w:rPr>
        <w:t>The next section allows you to select additional options. These options include:</w:t>
      </w:r>
    </w:p>
    <w:p w14:paraId="29FBA313" w14:textId="77777777" w:rsidR="007F44D7" w:rsidRDefault="007F44D7" w:rsidP="001A6CE9">
      <w:pPr>
        <w:jc w:val="both"/>
        <w:rPr>
          <w:szCs w:val="24"/>
        </w:rPr>
      </w:pPr>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2C04659E" w14:textId="437CFCDB" w:rsidR="001A6CE9" w:rsidRDefault="001A6CE9" w:rsidP="006F25F1">
      <w:r w:rsidRPr="00804724">
        <w:rPr>
          <w:b/>
        </w:rPr>
        <w:t>Example</w:t>
      </w:r>
      <w:r w:rsidR="006F6DD3">
        <w:rPr>
          <w:b/>
        </w:rPr>
        <w:t xml:space="preserve"> 3</w:t>
      </w:r>
      <w:r>
        <w:rPr>
          <w:b/>
        </w:rPr>
        <w:t>.1</w:t>
      </w:r>
      <w:r w:rsidRPr="00804724">
        <w:rPr>
          <w:b/>
        </w:rPr>
        <w:t>:</w:t>
      </w:r>
      <w:r>
        <w:t xml:space="preserve"> </w:t>
      </w:r>
      <w:r w:rsidR="006F25F1">
        <w:t>Validate a dataset and write the output to the workspace and a log file under the current directory.</w:t>
      </w:r>
    </w:p>
    <w:p w14:paraId="66885E75" w14:textId="77777777" w:rsidR="001B14C1" w:rsidRDefault="001B14C1" w:rsidP="006F25F1">
      <w:pPr>
        <w:rPr>
          <w:szCs w:val="24"/>
        </w:rPr>
      </w:pPr>
    </w:p>
    <w:p w14:paraId="3FBB27C1" w14:textId="04B1D414"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B779E8">
        <w:rPr>
          <w:rFonts w:ascii="Courier New" w:hAnsi="Courier New" w:cs="Courier New"/>
          <w:color w:val="000000"/>
          <w:sz w:val="20"/>
          <w:szCs w:val="20"/>
        </w:rPr>
        <w:t>issues</w:t>
      </w:r>
      <w:r>
        <w:rPr>
          <w:rFonts w:ascii="Courier New" w:hAnsi="Courier New" w:cs="Courier New"/>
          <w:color w:val="000000"/>
          <w:sz w:val="20"/>
          <w:szCs w:val="20"/>
        </w:rPr>
        <w:t>,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r w:rsidR="00747E85">
        <w:rPr>
          <w:rFonts w:ascii="Courier New" w:hAnsi="Courier New" w:cs="Courier New"/>
          <w:color w:val="000000"/>
          <w:sz w:val="22"/>
        </w:rPr>
        <w:t>EEG</w:t>
      </w:r>
      <w:r w:rsidRPr="00A62D8F">
        <w:rPr>
          <w:rFonts w:ascii="Courier New" w:hAnsi="Courier New" w:cs="Courier New"/>
          <w:color w:val="000000"/>
          <w:sz w:val="22"/>
        </w:rPr>
        <w:t>);</w:t>
      </w:r>
    </w:p>
    <w:p w14:paraId="09F0EA4A" w14:textId="77777777" w:rsidR="001A6CE9" w:rsidRDefault="001A6CE9" w:rsidP="001A6CE9"/>
    <w:p w14:paraId="7A58BDD2" w14:textId="03A6E48E" w:rsidR="001A6CE9" w:rsidRDefault="00051B10" w:rsidP="001A6CE9">
      <w:pPr>
        <w:rPr>
          <w:szCs w:val="24"/>
        </w:rPr>
      </w:pPr>
      <w:r>
        <w:rPr>
          <w:szCs w:val="24"/>
        </w:rPr>
        <w:t xml:space="preserve">The </w:t>
      </w:r>
      <w:r>
        <w:rPr>
          <w:rFonts w:cs="Times New Roman"/>
          <w:i/>
          <w:szCs w:val="24"/>
        </w:rPr>
        <w:t>issues</w:t>
      </w:r>
      <w:r>
        <w:rPr>
          <w:szCs w:val="24"/>
        </w:rPr>
        <w:t xml:space="preserve"> return argument is a</w:t>
      </w:r>
      <w:r w:rsidRPr="0019219D">
        <w:rPr>
          <w:szCs w:val="24"/>
        </w:rPr>
        <w:t xml:space="preserve"> </w:t>
      </w:r>
      <w:r>
        <w:rPr>
          <w:szCs w:val="24"/>
        </w:rPr>
        <w:t xml:space="preserve">one-dimensional </w:t>
      </w:r>
      <w:r w:rsidRPr="0019219D">
        <w:rPr>
          <w:szCs w:val="24"/>
        </w:rPr>
        <w:t xml:space="preserve">cell array containing the </w:t>
      </w:r>
      <w:r>
        <w:rPr>
          <w:szCs w:val="24"/>
        </w:rPr>
        <w:t xml:space="preserve">output from the validation. Each cell corresponds to a </w:t>
      </w:r>
      <w:r w:rsidRPr="0019219D">
        <w:rPr>
          <w:szCs w:val="24"/>
        </w:rPr>
        <w:t>particular</w:t>
      </w:r>
      <w:r>
        <w:rPr>
          <w:szCs w:val="24"/>
        </w:rPr>
        <w:t xml:space="preserve"> event that raised an issue. You can save the </w:t>
      </w:r>
      <w:r w:rsidRPr="00A74389">
        <w:rPr>
          <w:i/>
          <w:szCs w:val="24"/>
        </w:rPr>
        <w:t>com</w:t>
      </w:r>
      <w:r>
        <w:rPr>
          <w:szCs w:val="24"/>
        </w:rPr>
        <w:t xml:space="preserve"> string for future use if you would like to validate another directory using the same options without the menu.</w:t>
      </w:r>
    </w:p>
    <w:p w14:paraId="7206BE82" w14:textId="77777777" w:rsidR="001A6CE9" w:rsidRDefault="001A6CE9" w:rsidP="001A6CE9">
      <w:pPr>
        <w:rPr>
          <w:szCs w:val="24"/>
        </w:rPr>
      </w:pPr>
    </w:p>
    <w:p w14:paraId="07C78537" w14:textId="7683C23D" w:rsidR="001A6CE9" w:rsidRDefault="001A6CE9" w:rsidP="001A6CE9">
      <w:r w:rsidRPr="00804724">
        <w:rPr>
          <w:b/>
        </w:rPr>
        <w:t>Example</w:t>
      </w:r>
      <w:r w:rsidR="006F6DD3">
        <w:rPr>
          <w:b/>
        </w:rPr>
        <w:t xml:space="preserve"> 3</w:t>
      </w:r>
      <w:r>
        <w:rPr>
          <w:b/>
        </w:rPr>
        <w:t>.</w:t>
      </w:r>
      <w:r w:rsidR="006C39FF">
        <w:rPr>
          <w:b/>
        </w:rPr>
        <w:t>2</w:t>
      </w:r>
      <w:r w:rsidRPr="00804724">
        <w:rPr>
          <w:b/>
        </w:rPr>
        <w:t>:</w:t>
      </w:r>
      <w:r>
        <w:t xml:space="preserve"> </w:t>
      </w:r>
      <w:r w:rsidR="00B33CD3">
        <w:t>Validate a dataset and only write the output to the workspace.</w:t>
      </w:r>
    </w:p>
    <w:p w14:paraId="0C4E5425" w14:textId="77777777" w:rsidR="001A6CE9" w:rsidRDefault="001A6CE9" w:rsidP="001A6CE9"/>
    <w:p w14:paraId="33FEB5A8" w14:textId="17CC939D"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1A6CE9" w:rsidRPr="004873A9">
        <w:rPr>
          <w:rFonts w:ascii="Courier New" w:hAnsi="Courier New" w:cs="Courier New"/>
          <w:color w:val="000000"/>
          <w:sz w:val="22"/>
        </w:rPr>
        <w:t xml:space="preserve"> = </w:t>
      </w:r>
      <w:r w:rsidR="005C6E42">
        <w:rPr>
          <w:rFonts w:ascii="Courier New" w:hAnsi="Courier New" w:cs="Courier New"/>
          <w:color w:val="000000"/>
          <w:sz w:val="22"/>
        </w:rPr>
        <w:t>pop_</w:t>
      </w:r>
      <w:r w:rsidR="001A6CE9" w:rsidRPr="004873A9">
        <w:rPr>
          <w:rFonts w:ascii="Courier New" w:hAnsi="Courier New" w:cs="Courier New"/>
          <w:color w:val="000000"/>
          <w:sz w:val="22"/>
        </w:rPr>
        <w:t>validateeeg(</w:t>
      </w:r>
      <w:r w:rsidR="00CB610A">
        <w:rPr>
          <w:rFonts w:ascii="Courier New" w:hAnsi="Courier New" w:cs="Courier New"/>
          <w:color w:val="000000"/>
          <w:sz w:val="22"/>
        </w:rPr>
        <w:t>EEG</w:t>
      </w:r>
      <w:r w:rsidR="001A6CE9">
        <w:rPr>
          <w:rFonts w:ascii="Courier New" w:hAnsi="Courier New" w:cs="Courier New"/>
          <w:color w:val="000000"/>
          <w:sz w:val="22"/>
        </w:rPr>
        <w:t xml:space="preserve">, </w:t>
      </w:r>
      <w:r w:rsidR="001A6CE9" w:rsidRPr="00A62D8F">
        <w:rPr>
          <w:rFonts w:ascii="Courier New" w:hAnsi="Courier New" w:cs="Courier New"/>
          <w:sz w:val="22"/>
        </w:rPr>
        <w:t>'</w:t>
      </w:r>
      <w:r w:rsidR="001A6CE9">
        <w:rPr>
          <w:rFonts w:ascii="Courier New" w:hAnsi="Courier New" w:cs="Courier New"/>
          <w:sz w:val="22"/>
        </w:rPr>
        <w:t>writeOutput</w:t>
      </w:r>
      <w:r w:rsidR="001A6CE9" w:rsidRPr="00A62D8F">
        <w:rPr>
          <w:rFonts w:ascii="Courier New" w:hAnsi="Courier New" w:cs="Courier New"/>
          <w:sz w:val="22"/>
        </w:rPr>
        <w:t xml:space="preserve">', </w:t>
      </w:r>
      <w:r w:rsidR="00D24B29">
        <w:rPr>
          <w:rFonts w:ascii="Courier New" w:hAnsi="Courier New" w:cs="Courier New"/>
          <w:sz w:val="22"/>
        </w:rPr>
        <w:t>fals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377"/>
        <w:gridCol w:w="1503"/>
        <w:gridCol w:w="6416"/>
      </w:tblGrid>
      <w:tr w:rsidR="001A6CE9" w14:paraId="7631C000" w14:textId="77777777" w:rsidTr="00214279">
        <w:tc>
          <w:tcPr>
            <w:tcW w:w="237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32" w:name="_Toc455581803"/>
            <w:r>
              <w:rPr>
                <w:rFonts w:asciiTheme="minorHAnsi" w:hAnsiTheme="minorHAnsi" w:cs="Courier New"/>
                <w:b/>
                <w:color w:val="000000"/>
              </w:rPr>
              <w:t>Name</w:t>
            </w:r>
          </w:p>
        </w:tc>
        <w:tc>
          <w:tcPr>
            <w:tcW w:w="1503"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214279">
        <w:tc>
          <w:tcPr>
            <w:tcW w:w="2377" w:type="dxa"/>
            <w:vAlign w:val="center"/>
          </w:tcPr>
          <w:p w14:paraId="6D9FA96C" w14:textId="1B05A9A1" w:rsidR="001A6CE9" w:rsidRPr="00246329" w:rsidRDefault="00CB610A" w:rsidP="00A85FB7">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03"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416"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8B0B6B" w14:paraId="53CE89EA" w14:textId="77777777" w:rsidTr="00214279">
        <w:tc>
          <w:tcPr>
            <w:tcW w:w="2377" w:type="dxa"/>
            <w:vAlign w:val="center"/>
          </w:tcPr>
          <w:p w14:paraId="37A5257E" w14:textId="629D6555" w:rsidR="008B0B6B" w:rsidRDefault="008B0B6B" w:rsidP="00A85FB7">
            <w:pPr>
              <w:spacing w:before="60" w:after="60"/>
              <w:rPr>
                <w:rFonts w:ascii="Courier New" w:hAnsi="Courier New" w:cs="Courier New"/>
                <w:color w:val="000000"/>
                <w:sz w:val="20"/>
                <w:szCs w:val="20"/>
              </w:rPr>
            </w:pPr>
            <w:r w:rsidRPr="008B0B6B">
              <w:rPr>
                <w:rFonts w:ascii="Courier New" w:hAnsi="Courier New" w:cs="Courier New"/>
                <w:color w:val="000000"/>
                <w:sz w:val="20"/>
                <w:szCs w:val="20"/>
              </w:rPr>
              <w:t>'generateWarnings'</w:t>
            </w:r>
          </w:p>
        </w:tc>
        <w:tc>
          <w:tcPr>
            <w:tcW w:w="1503" w:type="dxa"/>
            <w:vAlign w:val="center"/>
          </w:tcPr>
          <w:p w14:paraId="559C35AE" w14:textId="3C392B61" w:rsidR="008B0B6B" w:rsidRPr="00246329" w:rsidRDefault="008B0B6B" w:rsidP="00A85FB7">
            <w:pPr>
              <w:spacing w:before="60" w:after="60"/>
              <w:jc w:val="center"/>
              <w:rPr>
                <w:rFonts w:cs="Times New Roman"/>
                <w:color w:val="000000"/>
              </w:rPr>
            </w:pPr>
            <w:r w:rsidRPr="00246329">
              <w:rPr>
                <w:rFonts w:cs="Times New Roman"/>
                <w:color w:val="000000"/>
              </w:rPr>
              <w:t>Name-Value</w:t>
            </w:r>
          </w:p>
        </w:tc>
        <w:tc>
          <w:tcPr>
            <w:tcW w:w="6416" w:type="dxa"/>
          </w:tcPr>
          <w:p w14:paraId="64C4250F" w14:textId="02EE0EDB" w:rsidR="008B0B6B" w:rsidRPr="00861AB2" w:rsidRDefault="008B0B6B" w:rsidP="008B0B6B">
            <w:pPr>
              <w:spacing w:before="60" w:after="60"/>
              <w:rPr>
                <w:rFonts w:cs="Times New Roman"/>
                <w:color w:val="000000"/>
              </w:rPr>
            </w:pPr>
            <w:r w:rsidRPr="008B0B6B">
              <w:rPr>
                <w:rFonts w:cs="Times New Roman"/>
                <w:color w:val="000000"/>
              </w:rPr>
              <w:t>True to include warnings in the log file in addition</w:t>
            </w:r>
            <w:r>
              <w:rPr>
                <w:rFonts w:cs="Times New Roman"/>
                <w:color w:val="000000"/>
              </w:rPr>
              <w:t xml:space="preserve"> </w:t>
            </w:r>
            <w:r w:rsidRPr="008B0B6B">
              <w:rPr>
                <w:rFonts w:cs="Times New Roman"/>
                <w:color w:val="000000"/>
              </w:rPr>
              <w:t>to errors. If false (default) only errors are included</w:t>
            </w:r>
            <w:r>
              <w:rPr>
                <w:rFonts w:cs="Times New Roman"/>
                <w:color w:val="000000"/>
              </w:rPr>
              <w:t xml:space="preserve"> </w:t>
            </w:r>
            <w:r w:rsidRPr="008B0B6B">
              <w:rPr>
                <w:rFonts w:cs="Times New Roman"/>
                <w:color w:val="000000"/>
              </w:rPr>
              <w:t>in the log file.</w:t>
            </w:r>
          </w:p>
        </w:tc>
      </w:tr>
      <w:tr w:rsidR="001A6CE9" w14:paraId="16ECCBE7" w14:textId="77777777" w:rsidTr="00214279">
        <w:tc>
          <w:tcPr>
            <w:tcW w:w="237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416"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214279">
        <w:tc>
          <w:tcPr>
            <w:tcW w:w="237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416"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214279" w14:paraId="64197AA9" w14:textId="77777777" w:rsidTr="00214279">
        <w:tc>
          <w:tcPr>
            <w:tcW w:w="2377" w:type="dxa"/>
            <w:vAlign w:val="center"/>
          </w:tcPr>
          <w:p w14:paraId="5803D99F" w14:textId="0E8B02A8" w:rsidR="00214279" w:rsidRPr="00246329" w:rsidRDefault="00214279" w:rsidP="00214279">
            <w:pPr>
              <w:spacing w:before="60" w:after="60"/>
              <w:rPr>
                <w:rFonts w:ascii="Courier New" w:hAnsi="Courier New" w:cs="Courier New"/>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26C08201" w14:textId="05F1A8E6" w:rsidR="00214279" w:rsidRPr="00246329" w:rsidRDefault="00214279" w:rsidP="00214279">
            <w:pPr>
              <w:spacing w:before="60" w:after="60"/>
              <w:jc w:val="center"/>
              <w:rPr>
                <w:rFonts w:cs="Times New Roman"/>
                <w:color w:val="000000"/>
              </w:rPr>
            </w:pPr>
            <w:r w:rsidRPr="00246329">
              <w:rPr>
                <w:rFonts w:cs="Times New Roman"/>
                <w:color w:val="000000"/>
              </w:rPr>
              <w:t>Name-Value</w:t>
            </w:r>
          </w:p>
        </w:tc>
        <w:tc>
          <w:tcPr>
            <w:tcW w:w="6416" w:type="dxa"/>
          </w:tcPr>
          <w:p w14:paraId="424820A7" w14:textId="22E92612" w:rsidR="00214279" w:rsidRPr="008A355E" w:rsidRDefault="00214279" w:rsidP="00214279">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7A6A2E3A" w14:textId="77777777" w:rsidTr="00214279">
        <w:tc>
          <w:tcPr>
            <w:tcW w:w="237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03"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416" w:type="dxa"/>
          </w:tcPr>
          <w:p w14:paraId="617FAF05" w14:textId="565F4809" w:rsidR="001A6CE9" w:rsidRPr="00FE121A" w:rsidRDefault="004915D1" w:rsidP="00A85FB7">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write the issues to the workspace.</w:t>
            </w:r>
          </w:p>
        </w:tc>
      </w:tr>
    </w:tbl>
    <w:p w14:paraId="567C57FC" w14:textId="1CEECF5C" w:rsidR="001A6CE9" w:rsidRPr="00B50802" w:rsidRDefault="001A6CE9" w:rsidP="001A6CE9">
      <w:pPr>
        <w:pStyle w:val="Caption"/>
        <w:contextualSpacing/>
        <w:jc w:val="center"/>
        <w:rPr>
          <w:sz w:val="24"/>
          <w:szCs w:val="24"/>
        </w:rPr>
      </w:pPr>
      <w:bookmarkStart w:id="33" w:name="_Toc465674262"/>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sidR="00023173">
        <w:rPr>
          <w:noProof/>
          <w:sz w:val="24"/>
          <w:szCs w:val="24"/>
        </w:rPr>
        <w:t>4</w:t>
      </w:r>
      <w:r w:rsidRPr="00B50802">
        <w:rPr>
          <w:sz w:val="24"/>
          <w:szCs w:val="24"/>
        </w:rPr>
        <w:fldChar w:fldCharType="end"/>
      </w:r>
      <w:r w:rsidRPr="00B50802">
        <w:rPr>
          <w:sz w:val="24"/>
          <w:szCs w:val="24"/>
        </w:rPr>
        <w:t xml:space="preserve">. A summary of arguments for </w:t>
      </w:r>
      <w:r w:rsidR="00CB22D9">
        <w:rPr>
          <w:sz w:val="24"/>
          <w:szCs w:val="24"/>
        </w:rPr>
        <w:t>pop_</w:t>
      </w:r>
      <w:r w:rsidRPr="00B50802">
        <w:rPr>
          <w:sz w:val="24"/>
          <w:szCs w:val="24"/>
        </w:rPr>
        <w:t>validateeeg.</w:t>
      </w:r>
      <w:bookmarkEnd w:id="32"/>
      <w:bookmarkEnd w:id="33"/>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4" w:name="_Toc455581859"/>
      <w:bookmarkStart w:id="35" w:name="_Toc465674306"/>
      <w:r>
        <w:lastRenderedPageBreak/>
        <w:t>3</w:t>
      </w:r>
      <w:r w:rsidR="001A6CE9">
        <w:t>.</w:t>
      </w:r>
      <w:r>
        <w:t>3</w:t>
      </w:r>
      <w:r w:rsidR="001A6CE9">
        <w:t xml:space="preserve"> Validating a directory of datasets</w:t>
      </w:r>
      <w:bookmarkEnd w:id="34"/>
      <w:bookmarkEnd w:id="35"/>
    </w:p>
    <w:p w14:paraId="0E8880E6" w14:textId="5DB80040" w:rsidR="00E24A62" w:rsidRDefault="00E24A62" w:rsidP="00E24A62">
      <w:pPr>
        <w:jc w:val="both"/>
        <w:rPr>
          <w:szCs w:val="24"/>
        </w:rPr>
      </w:pPr>
      <w:r w:rsidRPr="006323FA">
        <w:rPr>
          <w:szCs w:val="24"/>
        </w:rPr>
        <w:t xml:space="preserve">The </w:t>
      </w:r>
      <w:r w:rsidR="00C96B64">
        <w:rPr>
          <w:szCs w:val="24"/>
        </w:rPr>
        <w:t>pop_</w:t>
      </w:r>
      <w:r>
        <w:rPr>
          <w:rFonts w:cs="Times New Roman"/>
          <w:i/>
          <w:szCs w:val="24"/>
        </w:rPr>
        <w:t>validate</w:t>
      </w:r>
      <w:r w:rsidRPr="00A62D8F">
        <w:rPr>
          <w:rFonts w:cs="Times New Roman"/>
          <w:i/>
          <w:szCs w:val="24"/>
        </w:rPr>
        <w:t>dir</w:t>
      </w:r>
      <w:r>
        <w:rPr>
          <w:szCs w:val="24"/>
        </w:rPr>
        <w:t xml:space="preserve"> function allow</w:t>
      </w:r>
      <w:r w:rsidR="00E42446">
        <w:rPr>
          <w:szCs w:val="24"/>
        </w:rPr>
        <w:t>s</w:t>
      </w:r>
      <w:r>
        <w:rPr>
          <w:szCs w:val="24"/>
        </w:rPr>
        <w:t xml:space="preserve"> you to </w:t>
      </w:r>
      <w:r w:rsidR="005C6E02">
        <w:rPr>
          <w:szCs w:val="24"/>
        </w:rPr>
        <w:t>validate the tags</w:t>
      </w:r>
      <w:r w:rsidR="00687F3A">
        <w:rPr>
          <w:szCs w:val="24"/>
        </w:rPr>
        <w:t xml:space="preserve"> in</w:t>
      </w:r>
      <w:r>
        <w:rPr>
          <w:szCs w:val="24"/>
        </w:rPr>
        <w:t xml:space="preserve"> an entire directory from a sc</w:t>
      </w:r>
      <w:r w:rsidR="001915D4">
        <w:rPr>
          <w:szCs w:val="24"/>
        </w:rPr>
        <w:t xml:space="preserve">ript with no user intervention or </w:t>
      </w:r>
      <w:r>
        <w:rPr>
          <w:szCs w:val="24"/>
        </w:rPr>
        <w:t xml:space="preserve">from the command line with a menu. </w:t>
      </w:r>
    </w:p>
    <w:p w14:paraId="303DE1B8" w14:textId="77777777" w:rsidR="00D162A7" w:rsidRDefault="00D162A7" w:rsidP="00E24A62">
      <w:pPr>
        <w:jc w:val="both"/>
        <w:rPr>
          <w:szCs w:val="24"/>
        </w:rPr>
      </w:pPr>
    </w:p>
    <w:p w14:paraId="66493EFD" w14:textId="77777777" w:rsidR="00D162A7" w:rsidRDefault="00D162A7" w:rsidP="00D162A7">
      <w:r w:rsidRPr="00804724">
        <w:rPr>
          <w:b/>
        </w:rPr>
        <w:t>Example</w:t>
      </w:r>
      <w:r>
        <w:rPr>
          <w:b/>
        </w:rPr>
        <w:t xml:space="preserve"> 3.3</w:t>
      </w:r>
      <w:r w:rsidRPr="00804724">
        <w:rPr>
          <w:b/>
        </w:rPr>
        <w:t>:</w:t>
      </w:r>
      <w:r>
        <w:t xml:space="preserve"> Validate a directory of </w:t>
      </w:r>
      <w:r>
        <w:rPr>
          <w:i/>
        </w:rPr>
        <w:t xml:space="preserve">.set </w:t>
      </w:r>
      <w:r>
        <w:t>datasets using a menu.</w:t>
      </w:r>
    </w:p>
    <w:p w14:paraId="230252BE" w14:textId="77777777" w:rsidR="00D162A7" w:rsidRDefault="00D162A7" w:rsidP="00D162A7">
      <w:pPr>
        <w:ind w:left="720"/>
        <w:rPr>
          <w:szCs w:val="24"/>
        </w:rPr>
      </w:pPr>
    </w:p>
    <w:p w14:paraId="2B2D0CE8" w14:textId="77777777" w:rsidR="00D162A7" w:rsidRPr="00A62D8F" w:rsidRDefault="00D162A7" w:rsidP="00D162A7">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r>
        <w:rPr>
          <w:rFonts w:ascii="Courier New" w:hAnsi="Courier New" w:cs="Courier New"/>
          <w:color w:val="000000"/>
          <w:sz w:val="22"/>
        </w:rPr>
        <w:t>inDir</w:t>
      </w:r>
      <w:r w:rsidRPr="00A62D8F">
        <w:rPr>
          <w:rFonts w:ascii="Courier New" w:hAnsi="Courier New" w:cs="Courier New"/>
          <w:color w:val="000000"/>
          <w:sz w:val="22"/>
        </w:rPr>
        <w:t>);</w:t>
      </w:r>
    </w:p>
    <w:p w14:paraId="7A54D780" w14:textId="77777777" w:rsidR="00D162A7" w:rsidRDefault="00D162A7" w:rsidP="00D162A7"/>
    <w:p w14:paraId="23DC44AF" w14:textId="77777777" w:rsidR="00D162A7" w:rsidRDefault="00D162A7" w:rsidP="00D162A7">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51092124" w14:textId="77777777" w:rsidR="00D162A7" w:rsidRDefault="00D162A7" w:rsidP="00E24A62">
      <w:pPr>
        <w:jc w:val="both"/>
        <w:rPr>
          <w:szCs w:val="24"/>
        </w:rPr>
      </w:pPr>
    </w:p>
    <w:p w14:paraId="02201966" w14:textId="77777777" w:rsidR="001A6CE9" w:rsidRDefault="001A6CE9" w:rsidP="001A6CE9">
      <w:pPr>
        <w:jc w:val="both"/>
        <w:rPr>
          <w:szCs w:val="24"/>
        </w:rPr>
      </w:pPr>
    </w:p>
    <w:p w14:paraId="175A13E1" w14:textId="661D506C" w:rsidR="002E04F6" w:rsidRDefault="00A9298B" w:rsidP="002E04F6">
      <w:pPr>
        <w:keepNext/>
        <w:autoSpaceDE w:val="0"/>
        <w:autoSpaceDN w:val="0"/>
        <w:adjustRightInd w:val="0"/>
        <w:jc w:val="center"/>
      </w:pPr>
      <w:r>
        <w:rPr>
          <w:noProof/>
          <w:szCs w:val="24"/>
        </w:rPr>
        <w:drawing>
          <wp:inline distT="0" distB="0" distL="0" distR="0" wp14:anchorId="612A5253" wp14:editId="2E3DA4BD">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8">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F510C1C" w14:textId="69A94D96" w:rsidR="001A6CE9" w:rsidRDefault="002E04F6" w:rsidP="002E04F6">
      <w:pPr>
        <w:pStyle w:val="Heading4"/>
        <w:jc w:val="center"/>
        <w:rPr>
          <w:szCs w:val="24"/>
        </w:rPr>
      </w:pPr>
      <w:bookmarkStart w:id="36" w:name="_Toc465674285"/>
      <w:r>
        <w:t xml:space="preserve">Figure </w:t>
      </w:r>
      <w:fldSimple w:instr=" SEQ Figure \* ARABIC ">
        <w:r w:rsidR="00023173">
          <w:rPr>
            <w:noProof/>
          </w:rPr>
          <w:t>10</w:t>
        </w:r>
      </w:fldSimple>
      <w:r>
        <w:t xml:space="preserve">. </w:t>
      </w:r>
      <w:r w:rsidRPr="00E42C02">
        <w:t>pop_validatedir menu</w:t>
      </w:r>
      <w:bookmarkEnd w:id="36"/>
    </w:p>
    <w:p w14:paraId="75F6CB5B" w14:textId="77777777" w:rsidR="002E04F6" w:rsidRDefault="002E04F6" w:rsidP="001A6CE9">
      <w:pPr>
        <w:keepNext/>
        <w:autoSpaceDE w:val="0"/>
        <w:autoSpaceDN w:val="0"/>
        <w:adjustRightInd w:val="0"/>
        <w:jc w:val="center"/>
        <w:rPr>
          <w:szCs w:val="24"/>
        </w:rPr>
      </w:pPr>
    </w:p>
    <w:p w14:paraId="274B594E" w14:textId="4F37B9D6" w:rsidR="000E7E5C" w:rsidRDefault="000838EA" w:rsidP="000E7E5C">
      <w:pPr>
        <w:jc w:val="both"/>
        <w:rPr>
          <w:szCs w:val="24"/>
        </w:rPr>
      </w:pPr>
      <w:r>
        <w:rPr>
          <w:szCs w:val="24"/>
        </w:rPr>
        <w:t>In Figure 10</w:t>
      </w:r>
      <w:r w:rsidR="000E7E5C" w:rsidRPr="000E7E5C">
        <w:rPr>
          <w:szCs w:val="24"/>
        </w:rPr>
        <w:t xml:space="preserve"> above, the top section allows you to </w:t>
      </w:r>
      <w:r w:rsidR="004C61A8">
        <w:rPr>
          <w:szCs w:val="24"/>
        </w:rPr>
        <w:t xml:space="preserve">browse for a directory containing </w:t>
      </w:r>
      <w:r w:rsidR="004C61A8">
        <w:rPr>
          <w:i/>
          <w:szCs w:val="24"/>
        </w:rPr>
        <w:t xml:space="preserve">.set </w:t>
      </w:r>
      <w:r w:rsidR="004C61A8">
        <w:rPr>
          <w:szCs w:val="24"/>
        </w:rPr>
        <w:t>dataset files</w:t>
      </w:r>
      <w:r w:rsidR="000E7E5C" w:rsidRPr="000E7E5C">
        <w:rPr>
          <w:szCs w:val="24"/>
        </w:rPr>
        <w:t xml:space="preserve">, </w:t>
      </w:r>
      <w:r w:rsidR="00FE38F3" w:rsidRPr="000E7E5C">
        <w:rPr>
          <w:szCs w:val="24"/>
        </w:rPr>
        <w:t>an</w:t>
      </w:r>
      <w:r w:rsidR="000E7E5C" w:rsidRPr="000E7E5C">
        <w:rPr>
          <w:szCs w:val="24"/>
        </w:rPr>
        <w:t xml:space="preserve"> </w:t>
      </w:r>
      <w:r w:rsidR="0031112E">
        <w:rPr>
          <w:i/>
          <w:szCs w:val="24"/>
        </w:rPr>
        <w:t>.</w:t>
      </w:r>
      <w:r w:rsidR="00FE38F3">
        <w:rPr>
          <w:i/>
          <w:szCs w:val="24"/>
        </w:rPr>
        <w:t>xml</w:t>
      </w:r>
      <w:r w:rsidR="0031112E">
        <w:rPr>
          <w:i/>
          <w:szCs w:val="24"/>
        </w:rPr>
        <w:t xml:space="preserve"> </w:t>
      </w:r>
      <w:r w:rsidR="0031112E">
        <w:rPr>
          <w:szCs w:val="24"/>
        </w:rPr>
        <w:t>file containing the HED</w:t>
      </w:r>
      <w:r w:rsidR="000E7E5C" w:rsidRPr="000E7E5C">
        <w:rPr>
          <w:szCs w:val="24"/>
        </w:rPr>
        <w:t xml:space="preserve">, and an output directory. </w:t>
      </w:r>
      <w:r w:rsidR="00CF4D54">
        <w:rPr>
          <w:szCs w:val="24"/>
        </w:rPr>
        <w:t>The next section allows you to select additional options. These options include:</w:t>
      </w:r>
    </w:p>
    <w:p w14:paraId="502FA1E7" w14:textId="77777777" w:rsidR="00CF4D54" w:rsidRPr="000E7E5C" w:rsidRDefault="00CF4D54" w:rsidP="000E7E5C">
      <w:pPr>
        <w:jc w:val="both"/>
        <w:rPr>
          <w:szCs w:val="24"/>
        </w:rPr>
      </w:pPr>
    </w:p>
    <w:p w14:paraId="10ADD06B" w14:textId="77777777" w:rsidR="000E7E5C" w:rsidRPr="00F211A3" w:rsidRDefault="000E7E5C" w:rsidP="000E7E5C">
      <w:pPr>
        <w:pStyle w:val="ListParagraph"/>
        <w:numPr>
          <w:ilvl w:val="0"/>
          <w:numId w:val="7"/>
        </w:numPr>
        <w:jc w:val="both"/>
        <w:rPr>
          <w:szCs w:val="24"/>
        </w:rPr>
      </w:pPr>
      <w:r>
        <w:rPr>
          <w:szCs w:val="24"/>
        </w:rPr>
        <w:t>Search in the subdirectories for datasets (</w:t>
      </w:r>
      <w:r>
        <w:rPr>
          <w:i/>
          <w:szCs w:val="24"/>
        </w:rPr>
        <w:t>Look in subdirectories)</w:t>
      </w:r>
    </w:p>
    <w:p w14:paraId="77214C7E" w14:textId="77777777" w:rsidR="000E7E5C" w:rsidRPr="002D71AD" w:rsidRDefault="000E7E5C" w:rsidP="000E7E5C">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39D9DC1B" w14:textId="1E4235A2" w:rsidR="001A6CE9" w:rsidRDefault="001A6CE9" w:rsidP="001A6CE9">
      <w:pPr>
        <w:rPr>
          <w:szCs w:val="24"/>
        </w:rPr>
      </w:pPr>
      <w:r>
        <w:rPr>
          <w:szCs w:val="24"/>
        </w:rPr>
        <w:lastRenderedPageBreak/>
        <w:t xml:space="preserve">The </w:t>
      </w:r>
      <w:r>
        <w:rPr>
          <w:i/>
          <w:szCs w:val="24"/>
        </w:rPr>
        <w:t xml:space="preserve">validateeeg </w:t>
      </w:r>
      <w:r>
        <w:rPr>
          <w:szCs w:val="24"/>
        </w:rPr>
        <w:t>function can also be executed with additional options wh</w:t>
      </w:r>
      <w:r w:rsidR="004F6845">
        <w:rPr>
          <w:szCs w:val="24"/>
        </w:rPr>
        <w:t>ich are specified in the table 5</w:t>
      </w:r>
      <w:r>
        <w:rPr>
          <w:szCs w:val="24"/>
        </w:rPr>
        <w:t xml:space="preserve"> below.</w:t>
      </w:r>
    </w:p>
    <w:p w14:paraId="75DDDD2F" w14:textId="77777777" w:rsidR="001A6CE9" w:rsidRDefault="001A6CE9" w:rsidP="001A6CE9">
      <w:pPr>
        <w:rPr>
          <w:szCs w:val="24"/>
        </w:rPr>
      </w:pPr>
    </w:p>
    <w:p w14:paraId="5B7B4B0F" w14:textId="37770BCA" w:rsidR="001A6CE9" w:rsidRDefault="001A6CE9" w:rsidP="001A6CE9">
      <w:r w:rsidRPr="00804724">
        <w:rPr>
          <w:b/>
        </w:rPr>
        <w:t>Example</w:t>
      </w:r>
      <w:r w:rsidR="00F31692">
        <w:rPr>
          <w:b/>
        </w:rPr>
        <w:t xml:space="preserve"> 3.4</w:t>
      </w:r>
      <w:r w:rsidRPr="00804724">
        <w:rPr>
          <w:b/>
        </w:rPr>
        <w:t>:</w:t>
      </w:r>
      <w:r>
        <w:t xml:space="preserve"> </w:t>
      </w:r>
      <w:r w:rsidR="002F7D3B">
        <w:t xml:space="preserve">Validate a directory of </w:t>
      </w:r>
      <w:r w:rsidR="00097E87">
        <w:rPr>
          <w:i/>
        </w:rPr>
        <w:t xml:space="preserve">.set </w:t>
      </w:r>
      <w:r w:rsidR="002F7D3B">
        <w:t>datasets and include warnings in the log files.</w:t>
      </w:r>
    </w:p>
    <w:p w14:paraId="23FB6960" w14:textId="77777777" w:rsidR="001A6CE9" w:rsidRDefault="001A6CE9" w:rsidP="001A6CE9"/>
    <w:p w14:paraId="7F064311" w14:textId="484316A6"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w:t>
      </w:r>
      <w:r w:rsidR="00023E1B">
        <w:rPr>
          <w:rFonts w:ascii="Courier New" w:hAnsi="Courier New" w:cs="Courier New"/>
          <w:color w:val="000000"/>
          <w:sz w:val="22"/>
        </w:rPr>
        <w:t>pop_</w:t>
      </w:r>
      <w:r w:rsidRPr="004873A9">
        <w:rPr>
          <w:rFonts w:ascii="Courier New" w:hAnsi="Courier New" w:cs="Courier New"/>
          <w:color w:val="000000"/>
          <w:sz w:val="22"/>
        </w:rPr>
        <w:t>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000D68F4" w:rsidRPr="00A62D8F">
        <w:rPr>
          <w:rFonts w:ascii="Courier New" w:hAnsi="Courier New" w:cs="Courier New"/>
          <w:sz w:val="22"/>
        </w:rPr>
        <w:t>'</w:t>
      </w:r>
      <w:r w:rsidR="000D68F4" w:rsidRPr="0075246F">
        <w:rPr>
          <w:rFonts w:ascii="Courier New" w:hAnsi="Courier New" w:cs="Courier New"/>
          <w:sz w:val="22"/>
        </w:rPr>
        <w:t>generateWarnings</w:t>
      </w:r>
      <w:r w:rsidR="000D68F4" w:rsidRPr="00A62D8F">
        <w:rPr>
          <w:rFonts w:ascii="Courier New" w:hAnsi="Courier New" w:cs="Courier New"/>
          <w:sz w:val="22"/>
        </w:rPr>
        <w:t>'</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horzAnchor="margin" w:tblpY="313"/>
        <w:tblW w:w="10296" w:type="dxa"/>
        <w:tblLook w:val="04A0" w:firstRow="1" w:lastRow="0" w:firstColumn="1" w:lastColumn="0" w:noHBand="0" w:noVBand="1"/>
      </w:tblPr>
      <w:tblGrid>
        <w:gridCol w:w="2377"/>
        <w:gridCol w:w="1503"/>
        <w:gridCol w:w="6416"/>
      </w:tblGrid>
      <w:tr w:rsidR="00521A12" w14:paraId="6A6B1B0A" w14:textId="77777777" w:rsidTr="00521A12">
        <w:tc>
          <w:tcPr>
            <w:tcW w:w="2377" w:type="dxa"/>
            <w:shd w:val="clear" w:color="auto" w:fill="D9D9D9" w:themeFill="background1" w:themeFillShade="D9"/>
          </w:tcPr>
          <w:p w14:paraId="377AE3FD" w14:textId="77777777" w:rsidR="00521A12" w:rsidRPr="00087E18" w:rsidRDefault="00521A12" w:rsidP="00521A12">
            <w:pPr>
              <w:spacing w:before="60" w:after="60"/>
              <w:rPr>
                <w:rFonts w:asciiTheme="minorHAnsi" w:hAnsiTheme="minorHAnsi" w:cs="Courier New"/>
                <w:b/>
                <w:color w:val="000000"/>
              </w:rPr>
            </w:pPr>
            <w:bookmarkStart w:id="37" w:name="_Toc455581804"/>
            <w:r>
              <w:rPr>
                <w:rFonts w:asciiTheme="minorHAnsi" w:hAnsiTheme="minorHAnsi" w:cs="Courier New"/>
                <w:b/>
                <w:color w:val="000000"/>
              </w:rPr>
              <w:t>Name</w:t>
            </w:r>
          </w:p>
        </w:tc>
        <w:tc>
          <w:tcPr>
            <w:tcW w:w="1503" w:type="dxa"/>
            <w:shd w:val="clear" w:color="auto" w:fill="D9D9D9" w:themeFill="background1" w:themeFillShade="D9"/>
          </w:tcPr>
          <w:p w14:paraId="00893030" w14:textId="77777777" w:rsidR="00521A12" w:rsidRPr="00087E18" w:rsidRDefault="00521A12" w:rsidP="00521A1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2A0A5BA9" w14:textId="77777777" w:rsidR="00521A12" w:rsidRPr="00087E18" w:rsidRDefault="00521A12" w:rsidP="00521A1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21A12" w14:paraId="65AD3B49" w14:textId="77777777" w:rsidTr="00521A12">
        <w:tc>
          <w:tcPr>
            <w:tcW w:w="2377" w:type="dxa"/>
            <w:vAlign w:val="center"/>
          </w:tcPr>
          <w:p w14:paraId="29F94043" w14:textId="77777777" w:rsidR="00521A12" w:rsidRPr="00246329" w:rsidRDefault="00521A12" w:rsidP="00521A1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03" w:type="dxa"/>
            <w:vAlign w:val="center"/>
          </w:tcPr>
          <w:p w14:paraId="5A23229B" w14:textId="77777777" w:rsidR="00521A12" w:rsidRPr="00246329" w:rsidRDefault="00521A12" w:rsidP="00521A12">
            <w:pPr>
              <w:spacing w:before="60" w:after="60"/>
              <w:jc w:val="center"/>
              <w:rPr>
                <w:rFonts w:cs="Times New Roman"/>
                <w:color w:val="000000"/>
              </w:rPr>
            </w:pPr>
            <w:r w:rsidRPr="00246329">
              <w:rPr>
                <w:rFonts w:cs="Times New Roman"/>
                <w:color w:val="000000"/>
              </w:rPr>
              <w:t>Required</w:t>
            </w:r>
          </w:p>
        </w:tc>
        <w:tc>
          <w:tcPr>
            <w:tcW w:w="6416" w:type="dxa"/>
          </w:tcPr>
          <w:p w14:paraId="10F36D1A" w14:textId="77777777" w:rsidR="00521A12" w:rsidRPr="00246329" w:rsidRDefault="00521A12" w:rsidP="00521A12">
            <w:pPr>
              <w:spacing w:before="60" w:after="60"/>
              <w:rPr>
                <w:rFonts w:cs="Times New Roman"/>
                <w:color w:val="000000"/>
              </w:rPr>
            </w:pPr>
            <w:r w:rsidRPr="00C22BBE">
              <w:rPr>
                <w:rFonts w:cs="Times New Roman"/>
                <w:color w:val="000000"/>
              </w:rPr>
              <w:t>A directory containing EEG datasets that will be validated.</w:t>
            </w:r>
          </w:p>
        </w:tc>
      </w:tr>
      <w:tr w:rsidR="00521A12" w14:paraId="61D92D7E" w14:textId="77777777" w:rsidTr="00521A12">
        <w:tc>
          <w:tcPr>
            <w:tcW w:w="2377" w:type="dxa"/>
            <w:vAlign w:val="center"/>
          </w:tcPr>
          <w:p w14:paraId="41C84C3E" w14:textId="77777777" w:rsidR="00521A12" w:rsidRPr="005C64EA"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w:t>
            </w:r>
            <w:r w:rsidRPr="00666F30">
              <w:rPr>
                <w:rFonts w:ascii="Courier New" w:hAnsi="Courier New" w:cs="Courier New"/>
                <w:color w:val="000000"/>
                <w:sz w:val="20"/>
                <w:szCs w:val="20"/>
              </w:rPr>
              <w:t>oSubDirs</w:t>
            </w:r>
            <w:r w:rsidRPr="00246329">
              <w:rPr>
                <w:rFonts w:ascii="Courier New" w:hAnsi="Courier New" w:cs="Courier New"/>
                <w:sz w:val="20"/>
                <w:szCs w:val="20"/>
              </w:rPr>
              <w:t>'</w:t>
            </w:r>
          </w:p>
        </w:tc>
        <w:tc>
          <w:tcPr>
            <w:tcW w:w="1503" w:type="dxa"/>
            <w:vAlign w:val="center"/>
          </w:tcPr>
          <w:p w14:paraId="3C21AF81"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7356BE8D" w14:textId="77777777" w:rsidR="00521A12" w:rsidRPr="00DB66FB" w:rsidRDefault="00521A12" w:rsidP="00521A12">
            <w:pPr>
              <w:spacing w:before="60" w:after="60"/>
              <w:rPr>
                <w:rFonts w:cs="Times New Roman"/>
                <w:szCs w:val="24"/>
              </w:rPr>
            </w:pPr>
            <w:r w:rsidRPr="00DB66FB">
              <w:rPr>
                <w:rFonts w:cs="Times New Roman"/>
                <w:szCs w:val="24"/>
              </w:rPr>
              <w:t>If true (default), the entire inDir directory tree is</w:t>
            </w:r>
            <w:r>
              <w:rPr>
                <w:rFonts w:cs="Times New Roman"/>
                <w:szCs w:val="24"/>
              </w:rPr>
              <w:t xml:space="preserve"> </w:t>
            </w:r>
            <w:r w:rsidRPr="00DB66FB">
              <w:rPr>
                <w:rFonts w:cs="Times New Roman"/>
                <w:szCs w:val="24"/>
              </w:rPr>
              <w:t>searched. If false, only the inDir directory is</w:t>
            </w:r>
            <w:r>
              <w:rPr>
                <w:rFonts w:cs="Times New Roman"/>
                <w:szCs w:val="24"/>
              </w:rPr>
              <w:t xml:space="preserve"> </w:t>
            </w:r>
            <w:r w:rsidRPr="00DB66FB">
              <w:rPr>
                <w:rFonts w:cs="Times New Roman"/>
                <w:szCs w:val="24"/>
              </w:rPr>
              <w:t>searched.</w:t>
            </w:r>
          </w:p>
        </w:tc>
      </w:tr>
      <w:tr w:rsidR="00521A12" w14:paraId="567E7EA6" w14:textId="77777777" w:rsidTr="00521A12">
        <w:tc>
          <w:tcPr>
            <w:tcW w:w="2377" w:type="dxa"/>
            <w:vAlign w:val="center"/>
          </w:tcPr>
          <w:p w14:paraId="63B327CB"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B0A7B99"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0C348928" w14:textId="77777777" w:rsidR="00521A12" w:rsidRPr="00DB66FB" w:rsidRDefault="00521A12" w:rsidP="00521A12">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521A12" w14:paraId="5AB2DC0F" w14:textId="77777777" w:rsidTr="00521A12">
        <w:tc>
          <w:tcPr>
            <w:tcW w:w="2377" w:type="dxa"/>
            <w:vAlign w:val="center"/>
          </w:tcPr>
          <w:p w14:paraId="0DF04251"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52CD732"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344874BA" w14:textId="77777777" w:rsidR="00521A12" w:rsidRPr="00D62178" w:rsidRDefault="00521A12" w:rsidP="00521A12">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found in the hed directory.</w:t>
            </w:r>
          </w:p>
        </w:tc>
      </w:tr>
      <w:tr w:rsidR="00521A12" w14:paraId="65C12BC7" w14:textId="77777777" w:rsidTr="00521A12">
        <w:tc>
          <w:tcPr>
            <w:tcW w:w="2377" w:type="dxa"/>
            <w:vAlign w:val="center"/>
          </w:tcPr>
          <w:p w14:paraId="1AB11926"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171E7749" w14:textId="77777777" w:rsidR="00521A12" w:rsidRPr="00246329" w:rsidRDefault="00521A12" w:rsidP="00521A12">
            <w:pPr>
              <w:spacing w:before="60" w:after="60"/>
              <w:jc w:val="center"/>
              <w:rPr>
                <w:rFonts w:cs="Times New Roman"/>
                <w:color w:val="000000"/>
              </w:rPr>
            </w:pPr>
            <w:r>
              <w:rPr>
                <w:rFonts w:cs="Times New Roman"/>
                <w:color w:val="000000"/>
              </w:rPr>
              <w:t>Name-Value</w:t>
            </w:r>
          </w:p>
        </w:tc>
        <w:tc>
          <w:tcPr>
            <w:tcW w:w="6416" w:type="dxa"/>
          </w:tcPr>
          <w:p w14:paraId="06D2F301" w14:textId="77777777" w:rsidR="00521A12" w:rsidRPr="006240FE" w:rsidRDefault="00521A12" w:rsidP="00521A12">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Pr>
                <w:rFonts w:cs="Times New Roman"/>
                <w:szCs w:val="24"/>
              </w:rPr>
              <w:t xml:space="preserve"> </w:t>
            </w:r>
            <w:r w:rsidRPr="00355A2A">
              <w:rPr>
                <w:rFonts w:cs="Times New Roman"/>
                <w:szCs w:val="24"/>
              </w:rPr>
              <w:t xml:space="preserve">current directory. </w:t>
            </w:r>
          </w:p>
        </w:tc>
      </w:tr>
      <w:tr w:rsidR="00A5370D" w14:paraId="65E83C69" w14:textId="77777777" w:rsidTr="00521A12">
        <w:tc>
          <w:tcPr>
            <w:tcW w:w="2377" w:type="dxa"/>
            <w:vAlign w:val="center"/>
          </w:tcPr>
          <w:p w14:paraId="54E210A7" w14:textId="40568E85" w:rsidR="00A5370D" w:rsidRPr="00246329" w:rsidRDefault="00A5370D" w:rsidP="00A5370D">
            <w:pPr>
              <w:spacing w:before="60" w:after="60"/>
              <w:rPr>
                <w:rFonts w:ascii="Courier New" w:hAnsi="Courier New" w:cs="Courier New"/>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FA5B7C5" w14:textId="53A648BA" w:rsidR="00A5370D" w:rsidRDefault="00A5370D" w:rsidP="00A5370D">
            <w:pPr>
              <w:spacing w:before="60" w:after="60"/>
              <w:jc w:val="center"/>
              <w:rPr>
                <w:rFonts w:cs="Times New Roman"/>
                <w:color w:val="000000"/>
              </w:rPr>
            </w:pPr>
            <w:r w:rsidRPr="00246329">
              <w:rPr>
                <w:rFonts w:cs="Times New Roman"/>
                <w:color w:val="000000"/>
              </w:rPr>
              <w:t>Name-Value</w:t>
            </w:r>
          </w:p>
        </w:tc>
        <w:tc>
          <w:tcPr>
            <w:tcW w:w="6416" w:type="dxa"/>
          </w:tcPr>
          <w:p w14:paraId="1388105B" w14:textId="2D40DB31" w:rsidR="00A5370D" w:rsidRPr="00355A2A" w:rsidRDefault="00A5370D" w:rsidP="00A5370D">
            <w:pPr>
              <w:autoSpaceDE w:val="0"/>
              <w:autoSpaceDN w:val="0"/>
              <w:adjustRightInd w:val="0"/>
              <w:rPr>
                <w:rFonts w:cs="Times New Roman"/>
                <w:szCs w:val="24"/>
              </w:rPr>
            </w:pPr>
            <w:r w:rsidRPr="002737D7">
              <w:rPr>
                <w:rFonts w:cs="Times New Roman"/>
                <w:szCs w:val="24"/>
              </w:rPr>
              <w:t>The field in .event that contains the HED tags. The default field is .usertags.</w:t>
            </w:r>
          </w:p>
        </w:tc>
      </w:tr>
    </w:tbl>
    <w:p w14:paraId="1814DABB" w14:textId="04EB4B1D" w:rsidR="00521A12" w:rsidRPr="00B50802" w:rsidRDefault="001A6CE9" w:rsidP="001A6CE9">
      <w:pPr>
        <w:pStyle w:val="Caption"/>
        <w:jc w:val="center"/>
        <w:rPr>
          <w:sz w:val="24"/>
          <w:szCs w:val="24"/>
        </w:rPr>
      </w:pPr>
      <w:bookmarkStart w:id="38" w:name="_Toc465674263"/>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sidR="00023173">
        <w:rPr>
          <w:noProof/>
          <w:sz w:val="24"/>
          <w:szCs w:val="24"/>
        </w:rPr>
        <w:t>5</w:t>
      </w:r>
      <w:r w:rsidRPr="00B50802">
        <w:rPr>
          <w:sz w:val="24"/>
          <w:szCs w:val="24"/>
        </w:rPr>
        <w:fldChar w:fldCharType="end"/>
      </w:r>
      <w:r w:rsidRPr="00B50802">
        <w:rPr>
          <w:sz w:val="24"/>
          <w:szCs w:val="24"/>
        </w:rPr>
        <w:t xml:space="preserve">. A summary of arguments for </w:t>
      </w:r>
      <w:r w:rsidR="009A260A">
        <w:rPr>
          <w:sz w:val="24"/>
          <w:szCs w:val="24"/>
        </w:rPr>
        <w:t>pop_</w:t>
      </w:r>
      <w:r w:rsidRPr="00B50802">
        <w:rPr>
          <w:sz w:val="24"/>
          <w:szCs w:val="24"/>
        </w:rPr>
        <w:t>validatedir.</w:t>
      </w:r>
      <w:bookmarkEnd w:id="37"/>
      <w:bookmarkEnd w:id="38"/>
    </w:p>
    <w:p w14:paraId="7F60ACE5" w14:textId="77777777" w:rsidR="001A6CE9" w:rsidRPr="008828BC" w:rsidRDefault="001A6CE9" w:rsidP="001A6CE9"/>
    <w:p w14:paraId="3AD5DA6F" w14:textId="268B6F75" w:rsidR="001A6CE9" w:rsidRDefault="00543E81" w:rsidP="00543E81">
      <w:pPr>
        <w:pStyle w:val="Heading2"/>
      </w:pPr>
      <w:bookmarkStart w:id="39" w:name="_Toc455581860"/>
      <w:bookmarkStart w:id="40" w:name="_Toc465674307"/>
      <w:r>
        <w:t>3</w:t>
      </w:r>
      <w:r w:rsidR="001A6CE9">
        <w:t>.</w:t>
      </w:r>
      <w:r>
        <w:t>4</w:t>
      </w:r>
      <w:r w:rsidR="001A6CE9">
        <w:t xml:space="preserve"> Validating an EEGLAB study</w:t>
      </w:r>
      <w:bookmarkEnd w:id="39"/>
      <w:bookmarkEnd w:id="40"/>
    </w:p>
    <w:p w14:paraId="6130A79C" w14:textId="4013DCBF"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llow</w:t>
      </w:r>
      <w:r w:rsidR="00223553">
        <w:rPr>
          <w:szCs w:val="24"/>
        </w:rPr>
        <w:t>s</w:t>
      </w:r>
      <w:r>
        <w:rPr>
          <w:szCs w:val="24"/>
        </w:rPr>
        <w:t xml:space="preserve"> you to validate the tags in</w:t>
      </w:r>
      <w:r w:rsidR="000B3722">
        <w:rPr>
          <w:szCs w:val="24"/>
        </w:rPr>
        <w:t xml:space="preserve"> a study </w:t>
      </w:r>
      <w:r>
        <w:rPr>
          <w:szCs w:val="24"/>
        </w:rPr>
        <w:t>from a s</w:t>
      </w:r>
      <w:r w:rsidR="00716C7A">
        <w:rPr>
          <w:szCs w:val="24"/>
        </w:rPr>
        <w:t>cript with no user intervention or</w:t>
      </w:r>
      <w:r>
        <w:rPr>
          <w:szCs w:val="24"/>
        </w:rPr>
        <w:t xml:space="preserve"> from the command line with a menu. </w:t>
      </w:r>
    </w:p>
    <w:p w14:paraId="7875FB25" w14:textId="77777777" w:rsidR="005152CF" w:rsidRDefault="005152CF" w:rsidP="005152CF"/>
    <w:p w14:paraId="0FA64515" w14:textId="77777777" w:rsidR="00145F85" w:rsidRDefault="00145F85" w:rsidP="00145F85">
      <w:r w:rsidRPr="00804724">
        <w:rPr>
          <w:b/>
        </w:rPr>
        <w:t>Example</w:t>
      </w:r>
      <w:r>
        <w:rPr>
          <w:b/>
        </w:rPr>
        <w:t xml:space="preserve"> 3.5</w:t>
      </w:r>
      <w:r w:rsidRPr="00804724">
        <w:rPr>
          <w:b/>
        </w:rPr>
        <w:t>:</w:t>
      </w:r>
      <w:r>
        <w:t xml:space="preserve"> Tag a study with additional arguments using a menu.</w:t>
      </w:r>
    </w:p>
    <w:p w14:paraId="78B4DD10" w14:textId="77777777" w:rsidR="00145F85" w:rsidRDefault="00145F85" w:rsidP="00145F85">
      <w:pPr>
        <w:ind w:left="720"/>
        <w:rPr>
          <w:szCs w:val="24"/>
        </w:rPr>
      </w:pPr>
    </w:p>
    <w:p w14:paraId="4D91B5FC" w14:textId="77777777" w:rsidR="00145F85" w:rsidRPr="00A62D8F" w:rsidRDefault="00145F85" w:rsidP="00145F8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69FF5218" w14:textId="77777777" w:rsidR="00145F85" w:rsidRDefault="00145F85" w:rsidP="00145F85"/>
    <w:p w14:paraId="02FD62DA" w14:textId="77777777" w:rsidR="00145F85" w:rsidRDefault="00145F85" w:rsidP="00145F85">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7F342CC4" w14:textId="77777777" w:rsidR="00145F85" w:rsidRPr="005152CF" w:rsidRDefault="00145F85" w:rsidP="005152CF"/>
    <w:p w14:paraId="54751AD1" w14:textId="77777777" w:rsidR="000006AD" w:rsidRDefault="00564131" w:rsidP="000006AD">
      <w:pPr>
        <w:keepNext/>
        <w:autoSpaceDE w:val="0"/>
        <w:autoSpaceDN w:val="0"/>
        <w:adjustRightInd w:val="0"/>
        <w:jc w:val="center"/>
      </w:pPr>
      <w:r>
        <w:rPr>
          <w:noProof/>
          <w:szCs w:val="24"/>
        </w:rPr>
        <w:lastRenderedPageBreak/>
        <w:drawing>
          <wp:inline distT="0" distB="0" distL="0" distR="0" wp14:anchorId="298B426E" wp14:editId="26B2B366">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11F06B0" w14:textId="59B1BBFB" w:rsidR="001A6CE9" w:rsidRDefault="000006AD" w:rsidP="000006AD">
      <w:pPr>
        <w:pStyle w:val="Heading4"/>
        <w:jc w:val="center"/>
        <w:rPr>
          <w:szCs w:val="24"/>
        </w:rPr>
      </w:pPr>
      <w:bookmarkStart w:id="41" w:name="_Toc465674286"/>
      <w:r>
        <w:t xml:space="preserve">Figure </w:t>
      </w:r>
      <w:fldSimple w:instr=" SEQ Figure \* ARABIC ">
        <w:r w:rsidR="00023173">
          <w:rPr>
            <w:noProof/>
          </w:rPr>
          <w:t>11</w:t>
        </w:r>
      </w:fldSimple>
      <w:r>
        <w:t xml:space="preserve">. </w:t>
      </w:r>
      <w:r w:rsidRPr="000E7FD0">
        <w:t>pop_validatestudy menu</w:t>
      </w:r>
      <w:bookmarkEnd w:id="41"/>
    </w:p>
    <w:p w14:paraId="46A96E31" w14:textId="77777777" w:rsidR="000006AD" w:rsidRDefault="000006AD" w:rsidP="001A6CE9">
      <w:pPr>
        <w:keepNext/>
        <w:autoSpaceDE w:val="0"/>
        <w:autoSpaceDN w:val="0"/>
        <w:adjustRightInd w:val="0"/>
        <w:jc w:val="center"/>
        <w:rPr>
          <w:szCs w:val="24"/>
        </w:rPr>
      </w:pPr>
    </w:p>
    <w:p w14:paraId="182F5A45" w14:textId="780D4D70" w:rsidR="00B439AD" w:rsidRDefault="00B439AD" w:rsidP="00B439AD">
      <w:pPr>
        <w:jc w:val="both"/>
        <w:rPr>
          <w:szCs w:val="24"/>
        </w:rPr>
      </w:pPr>
      <w:r>
        <w:rPr>
          <w:szCs w:val="24"/>
        </w:rPr>
        <w:t xml:space="preserve">In Figure </w:t>
      </w:r>
      <w:r w:rsidR="00867D68">
        <w:rPr>
          <w:szCs w:val="24"/>
        </w:rPr>
        <w:t>11</w:t>
      </w:r>
      <w:r>
        <w:rPr>
          <w:szCs w:val="24"/>
        </w:rPr>
        <w:t xml:space="preserve"> above</w:t>
      </w:r>
      <w:r w:rsidRPr="00374247">
        <w:rPr>
          <w:szCs w:val="24"/>
        </w:rPr>
        <w:t>,</w:t>
      </w:r>
      <w:r>
        <w:rPr>
          <w:szCs w:val="24"/>
        </w:rPr>
        <w:t xml:space="preserve"> the top section allows you to browse </w:t>
      </w:r>
      <w:r w:rsidR="008B4A75">
        <w:rPr>
          <w:szCs w:val="24"/>
        </w:rPr>
        <w:t xml:space="preserve">for an EEGLAB </w:t>
      </w:r>
      <w:r w:rsidR="008B4A75">
        <w:rPr>
          <w:i/>
          <w:szCs w:val="24"/>
        </w:rPr>
        <w:t xml:space="preserve">.study </w:t>
      </w:r>
      <w:r w:rsidR="008B4A75">
        <w:rPr>
          <w:szCs w:val="24"/>
        </w:rPr>
        <w:t xml:space="preserve">file, </w:t>
      </w:r>
      <w:r w:rsidR="003717BD" w:rsidRPr="000E7E5C">
        <w:rPr>
          <w:szCs w:val="24"/>
        </w:rPr>
        <w:t xml:space="preserve">an </w:t>
      </w:r>
      <w:r w:rsidR="003717BD">
        <w:rPr>
          <w:i/>
          <w:szCs w:val="24"/>
        </w:rPr>
        <w:t xml:space="preserve">.xml </w:t>
      </w:r>
      <w:r w:rsidR="003717BD">
        <w:rPr>
          <w:szCs w:val="24"/>
        </w:rPr>
        <w:t>file containing the HED</w:t>
      </w:r>
      <w:r w:rsidR="003717BD" w:rsidRPr="000E7E5C">
        <w:rPr>
          <w:szCs w:val="24"/>
        </w:rPr>
        <w:t xml:space="preserve">, and an output directory. </w:t>
      </w:r>
      <w:r w:rsidR="003717BD">
        <w:rPr>
          <w:szCs w:val="24"/>
        </w:rPr>
        <w:t>The next section allows you to select additional options. These options include:</w:t>
      </w:r>
      <w:r>
        <w:rPr>
          <w:szCs w:val="24"/>
        </w:rPr>
        <w:t xml:space="preserve"> </w:t>
      </w:r>
    </w:p>
    <w:p w14:paraId="6BA6BC17" w14:textId="77777777" w:rsidR="00B439AD" w:rsidRDefault="00B439AD" w:rsidP="00B439AD">
      <w:pPr>
        <w:jc w:val="both"/>
        <w:rPr>
          <w:szCs w:val="24"/>
        </w:rPr>
      </w:pPr>
    </w:p>
    <w:p w14:paraId="768AB2F1" w14:textId="77777777" w:rsidR="00B439AD" w:rsidRPr="002D71AD" w:rsidRDefault="00B439AD" w:rsidP="00B439AD">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65A469C4" w14:textId="77777777" w:rsidR="001A6CE9" w:rsidRDefault="001A6CE9" w:rsidP="001A6CE9">
      <w:pPr>
        <w:rPr>
          <w:szCs w:val="24"/>
        </w:rPr>
      </w:pPr>
    </w:p>
    <w:p w14:paraId="6F7A6AA1" w14:textId="0103D748" w:rsidR="001A6CE9" w:rsidRDefault="001A6CE9" w:rsidP="001A6CE9">
      <w:pPr>
        <w:rPr>
          <w:szCs w:val="24"/>
        </w:rPr>
      </w:pPr>
      <w:r>
        <w:rPr>
          <w:szCs w:val="24"/>
        </w:rPr>
        <w:t xml:space="preserve">The </w:t>
      </w:r>
      <w:r>
        <w:rPr>
          <w:i/>
          <w:szCs w:val="24"/>
        </w:rPr>
        <w:t xml:space="preserve">validatestudy </w:t>
      </w:r>
      <w:r>
        <w:rPr>
          <w:szCs w:val="24"/>
        </w:rPr>
        <w:t>function can also be executed with additional options wh</w:t>
      </w:r>
      <w:r w:rsidR="006709D8">
        <w:rPr>
          <w:szCs w:val="24"/>
        </w:rPr>
        <w:t>ich are specified in the table 6</w:t>
      </w:r>
      <w:r>
        <w:rPr>
          <w:szCs w:val="24"/>
        </w:rPr>
        <w:t xml:space="preserve"> below.</w:t>
      </w:r>
    </w:p>
    <w:p w14:paraId="465987F1" w14:textId="77777777" w:rsidR="001A6CE9" w:rsidRDefault="001A6CE9" w:rsidP="001A6CE9">
      <w:pPr>
        <w:rPr>
          <w:szCs w:val="24"/>
        </w:rPr>
      </w:pPr>
    </w:p>
    <w:p w14:paraId="73C1004A" w14:textId="5A41686F" w:rsidR="001A6CE9" w:rsidRDefault="001A6CE9" w:rsidP="001A6CE9">
      <w:r w:rsidRPr="00804724">
        <w:rPr>
          <w:b/>
        </w:rPr>
        <w:t>Example</w:t>
      </w:r>
      <w:r w:rsidR="00A12843">
        <w:rPr>
          <w:b/>
        </w:rPr>
        <w:t xml:space="preserve"> 3.6</w:t>
      </w:r>
      <w:r w:rsidRPr="00804724">
        <w:rPr>
          <w:b/>
        </w:rPr>
        <w:t>:</w:t>
      </w:r>
      <w:r>
        <w:t xml:space="preserve"> </w:t>
      </w:r>
      <w:r w:rsidR="008B3011">
        <w:t>Validate a study and include warnings in the log files written to the current directory.</w:t>
      </w:r>
    </w:p>
    <w:p w14:paraId="4E350B9F" w14:textId="77777777" w:rsidR="001A6CE9" w:rsidRDefault="001A6CE9" w:rsidP="001A6CE9"/>
    <w:p w14:paraId="640BAC99" w14:textId="3EEE16C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w:t>
      </w:r>
      <w:r w:rsidR="00F14E7A">
        <w:rPr>
          <w:rFonts w:ascii="Courier New" w:hAnsi="Courier New" w:cs="Courier New"/>
          <w:color w:val="000000"/>
          <w:sz w:val="22"/>
        </w:rPr>
        <w:t>pop_</w:t>
      </w:r>
      <w:r>
        <w:rPr>
          <w:rFonts w:ascii="Courier New" w:hAnsi="Courier New" w:cs="Courier New"/>
          <w:color w:val="000000"/>
          <w:sz w:val="22"/>
        </w:rPr>
        <w:t>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00F81502" w:rsidRPr="00F81502">
        <w:rPr>
          <w:rFonts w:ascii="Courier New" w:hAnsi="Courier New" w:cs="Courier New"/>
          <w:color w:val="228B22"/>
          <w:sz w:val="20"/>
          <w:szCs w:val="20"/>
        </w:rPr>
        <w:t xml:space="preserve"> </w:t>
      </w:r>
      <w:r w:rsidR="00F81502" w:rsidRPr="00F81502">
        <w:rPr>
          <w:rFonts w:ascii="Courier New" w:hAnsi="Courier New" w:cs="Courier New"/>
          <w:sz w:val="22"/>
        </w:rPr>
        <w:t>generateWarnings</w:t>
      </w:r>
      <w:r w:rsidRPr="00A62D8F">
        <w:rPr>
          <w:rFonts w:ascii="Courier New" w:hAnsi="Courier New" w:cs="Courier New"/>
          <w:sz w:val="22"/>
        </w:rPr>
        <w:t xml:space="preserve">', </w:t>
      </w:r>
      <w:r w:rsidR="00F81502">
        <w:rPr>
          <w:rFonts w:ascii="Courier New" w:hAnsi="Courier New" w:cs="Courier New"/>
          <w:sz w:val="22"/>
        </w:rPr>
        <w:t>tru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90"/>
        <w:tblW w:w="10296" w:type="dxa"/>
        <w:tblLook w:val="04A0" w:firstRow="1" w:lastRow="0" w:firstColumn="1" w:lastColumn="0" w:noHBand="0" w:noVBand="1"/>
      </w:tblPr>
      <w:tblGrid>
        <w:gridCol w:w="2377"/>
        <w:gridCol w:w="1503"/>
        <w:gridCol w:w="6416"/>
      </w:tblGrid>
      <w:tr w:rsidR="005C31F0" w14:paraId="5C9E343A" w14:textId="77777777" w:rsidTr="005C31F0">
        <w:tc>
          <w:tcPr>
            <w:tcW w:w="2377" w:type="dxa"/>
            <w:shd w:val="clear" w:color="auto" w:fill="D9D9D9" w:themeFill="background1" w:themeFillShade="D9"/>
          </w:tcPr>
          <w:p w14:paraId="282B2454" w14:textId="77777777" w:rsidR="005C31F0" w:rsidRPr="00087E18" w:rsidRDefault="005C31F0" w:rsidP="005C31F0">
            <w:pPr>
              <w:spacing w:before="60" w:after="60"/>
              <w:rPr>
                <w:rFonts w:asciiTheme="minorHAnsi" w:hAnsiTheme="minorHAnsi" w:cs="Courier New"/>
                <w:b/>
                <w:color w:val="000000"/>
              </w:rPr>
            </w:pPr>
            <w:r>
              <w:rPr>
                <w:rFonts w:asciiTheme="minorHAnsi" w:hAnsiTheme="minorHAnsi" w:cs="Courier New"/>
                <w:b/>
                <w:color w:val="000000"/>
              </w:rPr>
              <w:t>Name</w:t>
            </w:r>
          </w:p>
        </w:tc>
        <w:tc>
          <w:tcPr>
            <w:tcW w:w="1503" w:type="dxa"/>
            <w:shd w:val="clear" w:color="auto" w:fill="D9D9D9" w:themeFill="background1" w:themeFillShade="D9"/>
          </w:tcPr>
          <w:p w14:paraId="1A1D6437" w14:textId="77777777" w:rsidR="005C31F0" w:rsidRPr="00087E18" w:rsidRDefault="005C31F0" w:rsidP="005C31F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749A4035" w14:textId="77777777" w:rsidR="005C31F0" w:rsidRPr="00087E18" w:rsidRDefault="005C31F0" w:rsidP="005C31F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C31F0" w14:paraId="39BFE2F2" w14:textId="77777777" w:rsidTr="005C31F0">
        <w:tc>
          <w:tcPr>
            <w:tcW w:w="2377" w:type="dxa"/>
            <w:vAlign w:val="center"/>
          </w:tcPr>
          <w:p w14:paraId="3C468264" w14:textId="77777777" w:rsidR="005C31F0" w:rsidRPr="00246329" w:rsidRDefault="005C31F0" w:rsidP="005C31F0">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03" w:type="dxa"/>
            <w:vAlign w:val="center"/>
          </w:tcPr>
          <w:p w14:paraId="780510B0" w14:textId="77777777" w:rsidR="005C31F0" w:rsidRPr="00246329" w:rsidRDefault="005C31F0" w:rsidP="005C31F0">
            <w:pPr>
              <w:spacing w:before="60" w:after="60"/>
              <w:jc w:val="center"/>
              <w:rPr>
                <w:rFonts w:cs="Times New Roman"/>
                <w:color w:val="000000"/>
              </w:rPr>
            </w:pPr>
            <w:r w:rsidRPr="00246329">
              <w:rPr>
                <w:rFonts w:cs="Times New Roman"/>
                <w:color w:val="000000"/>
              </w:rPr>
              <w:t>Required</w:t>
            </w:r>
          </w:p>
        </w:tc>
        <w:tc>
          <w:tcPr>
            <w:tcW w:w="6416" w:type="dxa"/>
          </w:tcPr>
          <w:p w14:paraId="755E3262" w14:textId="77777777" w:rsidR="005C31F0" w:rsidRPr="00246329" w:rsidRDefault="005C31F0" w:rsidP="005C31F0">
            <w:pPr>
              <w:spacing w:before="60" w:after="60"/>
              <w:rPr>
                <w:rFonts w:cs="Times New Roman"/>
                <w:color w:val="000000"/>
              </w:rPr>
            </w:pPr>
            <w:r w:rsidRPr="00FF7B7B">
              <w:rPr>
                <w:rFonts w:cs="Times New Roman"/>
                <w:color w:val="000000"/>
              </w:rPr>
              <w:t>The full path to an EEG study file.</w:t>
            </w:r>
          </w:p>
        </w:tc>
      </w:tr>
      <w:tr w:rsidR="005C31F0" w14:paraId="1349F51A" w14:textId="77777777" w:rsidTr="005C31F0">
        <w:tc>
          <w:tcPr>
            <w:tcW w:w="2377" w:type="dxa"/>
            <w:vAlign w:val="center"/>
          </w:tcPr>
          <w:p w14:paraId="117235CF"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586FC25"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06840F41" w14:textId="77777777" w:rsidR="005C31F0" w:rsidRPr="00FF7B7B" w:rsidRDefault="005C31F0" w:rsidP="005C31F0">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C31F0" w14:paraId="316BBF50" w14:textId="77777777" w:rsidTr="005C31F0">
        <w:tc>
          <w:tcPr>
            <w:tcW w:w="2377" w:type="dxa"/>
            <w:vAlign w:val="center"/>
          </w:tcPr>
          <w:p w14:paraId="174C9AAC"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lastRenderedPageBreak/>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70D6831C"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070C613" w14:textId="77777777" w:rsidR="005C31F0" w:rsidRPr="00FF7B7B" w:rsidRDefault="005C31F0" w:rsidP="005C31F0">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found in the hed directory.</w:t>
            </w:r>
          </w:p>
        </w:tc>
      </w:tr>
      <w:tr w:rsidR="0001626E" w14:paraId="305F11B7" w14:textId="77777777" w:rsidTr="005C31F0">
        <w:tc>
          <w:tcPr>
            <w:tcW w:w="2377" w:type="dxa"/>
            <w:vAlign w:val="center"/>
          </w:tcPr>
          <w:p w14:paraId="5F467C48" w14:textId="2B78182C" w:rsidR="0001626E" w:rsidRPr="00246329" w:rsidRDefault="0001626E" w:rsidP="0001626E">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2E1AAE33" w14:textId="394410A6" w:rsidR="0001626E" w:rsidRPr="00246329" w:rsidRDefault="0001626E" w:rsidP="0001626E">
            <w:pPr>
              <w:spacing w:before="60" w:after="60"/>
              <w:jc w:val="center"/>
              <w:rPr>
                <w:rFonts w:cs="Times New Roman"/>
                <w:color w:val="000000"/>
              </w:rPr>
            </w:pPr>
            <w:r>
              <w:rPr>
                <w:rFonts w:cs="Times New Roman"/>
                <w:color w:val="000000"/>
              </w:rPr>
              <w:t>Name-Value</w:t>
            </w:r>
          </w:p>
        </w:tc>
        <w:tc>
          <w:tcPr>
            <w:tcW w:w="6416" w:type="dxa"/>
          </w:tcPr>
          <w:p w14:paraId="50999E69" w14:textId="033F80C8" w:rsidR="0001626E" w:rsidRPr="00A412D7" w:rsidRDefault="0001626E" w:rsidP="0001626E">
            <w:pPr>
              <w:spacing w:before="60" w:after="6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r w:rsidR="005C31F0" w14:paraId="21428AA5" w14:textId="77777777" w:rsidTr="005C31F0">
        <w:tc>
          <w:tcPr>
            <w:tcW w:w="2377" w:type="dxa"/>
            <w:vAlign w:val="center"/>
          </w:tcPr>
          <w:p w14:paraId="0D973602"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CFFAB50"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75C0BED" w14:textId="77777777" w:rsidR="005C31F0" w:rsidRPr="00D62178" w:rsidRDefault="005C31F0" w:rsidP="005C31F0">
            <w:pPr>
              <w:autoSpaceDE w:val="0"/>
              <w:autoSpaceDN w:val="0"/>
              <w:adjustRightInd w:val="0"/>
              <w:rPr>
                <w:rFonts w:cs="Times New Roman"/>
                <w:szCs w:val="24"/>
              </w:rPr>
            </w:pPr>
            <w:r w:rsidRPr="00361669">
              <w:rPr>
                <w:rFonts w:cs="Times New Roman"/>
                <w:szCs w:val="24"/>
              </w:rPr>
              <w:t>The field in .event that contains the HED tags. The default field is .usertags.</w:t>
            </w:r>
          </w:p>
        </w:tc>
      </w:tr>
    </w:tbl>
    <w:p w14:paraId="1A0C59A6" w14:textId="736967FA" w:rsidR="005C31F0" w:rsidRDefault="005C31F0" w:rsidP="005C31F0">
      <w:pPr>
        <w:pStyle w:val="Caption"/>
        <w:tabs>
          <w:tab w:val="left" w:pos="2235"/>
        </w:tabs>
      </w:pPr>
      <w:r>
        <w:tab/>
      </w:r>
      <w:bookmarkStart w:id="42" w:name="_Toc455670586"/>
      <w:r>
        <w:rPr>
          <w:rFonts w:cs="Times New Roman"/>
          <w:sz w:val="24"/>
          <w:szCs w:val="24"/>
        </w:rPr>
        <w:tab/>
      </w:r>
      <w:bookmarkStart w:id="43" w:name="_Toc465674264"/>
      <w:r w:rsidRPr="005864C4">
        <w:rPr>
          <w:rFonts w:cs="Times New Roman"/>
          <w:sz w:val="24"/>
          <w:szCs w:val="24"/>
        </w:rPr>
        <w:t xml:space="preserve">Table </w:t>
      </w:r>
      <w:r w:rsidRPr="005864C4">
        <w:rPr>
          <w:rFonts w:cs="Times New Roman"/>
          <w:sz w:val="24"/>
          <w:szCs w:val="24"/>
        </w:rPr>
        <w:fldChar w:fldCharType="begin"/>
      </w:r>
      <w:r w:rsidRPr="005864C4">
        <w:rPr>
          <w:rFonts w:cs="Times New Roman"/>
          <w:sz w:val="24"/>
          <w:szCs w:val="24"/>
        </w:rPr>
        <w:instrText xml:space="preserve"> SEQ Table \* ARABIC </w:instrText>
      </w:r>
      <w:r w:rsidRPr="005864C4">
        <w:rPr>
          <w:rFonts w:cs="Times New Roman"/>
          <w:sz w:val="24"/>
          <w:szCs w:val="24"/>
        </w:rPr>
        <w:fldChar w:fldCharType="separate"/>
      </w:r>
      <w:r w:rsidR="00023173">
        <w:rPr>
          <w:rFonts w:cs="Times New Roman"/>
          <w:noProof/>
          <w:sz w:val="24"/>
          <w:szCs w:val="24"/>
        </w:rPr>
        <w:t>6</w:t>
      </w:r>
      <w:r w:rsidRPr="005864C4">
        <w:rPr>
          <w:rFonts w:cs="Times New Roman"/>
          <w:sz w:val="24"/>
          <w:szCs w:val="24"/>
        </w:rPr>
        <w:fldChar w:fldCharType="end"/>
      </w:r>
      <w:r w:rsidRPr="005864C4">
        <w:rPr>
          <w:rFonts w:cs="Times New Roman"/>
          <w:sz w:val="24"/>
          <w:szCs w:val="24"/>
        </w:rPr>
        <w:t xml:space="preserve">. A summary of arguments for </w:t>
      </w:r>
      <w:r w:rsidR="00790DF0">
        <w:rPr>
          <w:rFonts w:cs="Times New Roman"/>
          <w:sz w:val="24"/>
          <w:szCs w:val="24"/>
        </w:rPr>
        <w:t>pop_</w:t>
      </w:r>
      <w:r w:rsidRPr="005864C4">
        <w:rPr>
          <w:rFonts w:cs="Times New Roman"/>
          <w:sz w:val="24"/>
          <w:szCs w:val="24"/>
        </w:rPr>
        <w:t>validatestudy.</w:t>
      </w:r>
      <w:bookmarkEnd w:id="42"/>
      <w:bookmarkEnd w:id="43"/>
    </w:p>
    <w:p w14:paraId="36A73766" w14:textId="76580156" w:rsidR="003A3D51" w:rsidRDefault="0067674E">
      <w:pPr>
        <w:pStyle w:val="Heading1"/>
      </w:pPr>
      <w:bookmarkStart w:id="44" w:name="_Toc465674308"/>
      <w:r>
        <w:t>4</w:t>
      </w:r>
      <w:r w:rsidR="003A3D51">
        <w:t xml:space="preserve">. Extracting data epochs </w:t>
      </w:r>
      <w:r w:rsidR="00BC236A">
        <w:t>with</w:t>
      </w:r>
      <w:r w:rsidR="003A3D51">
        <w:t xml:space="preserve"> HED tags</w:t>
      </w:r>
      <w:bookmarkEnd w:id="44"/>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53F79715" w:rsidR="00334F18" w:rsidRDefault="008C1EFC" w:rsidP="002743DB">
      <w:pPr>
        <w:jc w:val="both"/>
      </w:pPr>
      <w:r>
        <w:t xml:space="preserve">The </w:t>
      </w:r>
      <w:r w:rsidR="00014792">
        <w:rPr>
          <w:i/>
        </w:rPr>
        <w:t>pop_</w:t>
      </w:r>
      <w:r w:rsidRPr="00383723">
        <w:rPr>
          <w:i/>
        </w:rPr>
        <w:t>epoch</w:t>
      </w:r>
      <w:r w:rsidR="00014792">
        <w:rPr>
          <w:i/>
        </w:rPr>
        <w:t>hed</w:t>
      </w:r>
      <w:r>
        <w:t xml:space="preserve"> </w:t>
      </w:r>
      <w:r w:rsidR="0006015E">
        <w:t>shown in Figure 12</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D7CD590" w14:textId="77777777" w:rsidR="00AC1CF9" w:rsidRDefault="00B420F7" w:rsidP="00AC1CF9">
      <w:pPr>
        <w:keepNext/>
        <w:jc w:val="center"/>
      </w:pPr>
      <w:r>
        <w:rPr>
          <w:noProof/>
        </w:rPr>
        <w:drawing>
          <wp:inline distT="0" distB="0" distL="0" distR="0" wp14:anchorId="48AEAF37" wp14:editId="7FE8C1EE">
            <wp:extent cx="5792008" cy="22502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20">
                      <a:extLst>
                        <a:ext uri="{28A0092B-C50C-407E-A947-70E740481C1C}">
                          <a14:useLocalDpi xmlns:a14="http://schemas.microsoft.com/office/drawing/2010/main" val="0"/>
                        </a:ext>
                      </a:extLst>
                    </a:blip>
                    <a:stretch>
                      <a:fillRect/>
                    </a:stretch>
                  </pic:blipFill>
                  <pic:spPr>
                    <a:xfrm>
                      <a:off x="0" y="0"/>
                      <a:ext cx="5792008" cy="2250273"/>
                    </a:xfrm>
                    <a:prstGeom prst="rect">
                      <a:avLst/>
                    </a:prstGeom>
                  </pic:spPr>
                </pic:pic>
              </a:graphicData>
            </a:graphic>
          </wp:inline>
        </w:drawing>
      </w:r>
    </w:p>
    <w:p w14:paraId="62E2DB34" w14:textId="381388C4" w:rsidR="00976FA5" w:rsidRDefault="00AC1CF9" w:rsidP="00AC1CF9">
      <w:pPr>
        <w:pStyle w:val="Heading4"/>
        <w:jc w:val="center"/>
      </w:pPr>
      <w:bookmarkStart w:id="45" w:name="_Toc465674287"/>
      <w:r>
        <w:t xml:space="preserve">Figure </w:t>
      </w:r>
      <w:fldSimple w:instr=" SEQ Figure \* ARABIC ">
        <w:r w:rsidR="00023173">
          <w:rPr>
            <w:noProof/>
          </w:rPr>
          <w:t>12</w:t>
        </w:r>
      </w:fldSimple>
      <w:r>
        <w:t xml:space="preserve">. </w:t>
      </w:r>
      <w:r w:rsidRPr="00AF479E">
        <w:t xml:space="preserve">Input settings menu for </w:t>
      </w:r>
      <w:r w:rsidR="00913D18">
        <w:t>pop_</w:t>
      </w:r>
      <w:r w:rsidRPr="00AF479E">
        <w:t>epochhed</w:t>
      </w:r>
      <w:bookmarkEnd w:id="45"/>
    </w:p>
    <w:p w14:paraId="7D5B614A" w14:textId="77777777" w:rsidR="00AC1CF9" w:rsidRDefault="00AC1CF9" w:rsidP="00976FA5">
      <w:pPr>
        <w:keepNext/>
        <w:jc w:val="center"/>
      </w:pPr>
    </w:p>
    <w:p w14:paraId="0DDBAE35" w14:textId="3389D0D2" w:rsidR="004A1B6E" w:rsidRDefault="00A87451" w:rsidP="002743DB">
      <w:pPr>
        <w:jc w:val="both"/>
        <w:rPr>
          <w:szCs w:val="24"/>
        </w:rPr>
      </w:pPr>
      <w:r>
        <w:rPr>
          <w:szCs w:val="24"/>
        </w:rPr>
        <w:t>The</w:t>
      </w:r>
      <w:r w:rsidR="00DE6BE7">
        <w:rPr>
          <w:szCs w:val="24"/>
        </w:rPr>
        <w:t xml:space="preserve"> </w:t>
      </w:r>
      <w:r w:rsidR="009E28E0">
        <w:rPr>
          <w:i/>
          <w:szCs w:val="24"/>
        </w:rPr>
        <w:t>pop_</w:t>
      </w:r>
      <w:r w:rsidR="009A11E6">
        <w:rPr>
          <w:i/>
          <w:szCs w:val="24"/>
        </w:rPr>
        <w:t>epoch</w:t>
      </w:r>
      <w:r w:rsidR="009E28E0">
        <w:rPr>
          <w:i/>
          <w:szCs w:val="24"/>
        </w:rPr>
        <w:t>hed</w:t>
      </w:r>
      <w:r w:rsidR="009A11E6">
        <w:rPr>
          <w:i/>
          <w:szCs w:val="24"/>
        </w:rPr>
        <w:t xml:space="preserve">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022C5C">
        <w:rPr>
          <w:szCs w:val="24"/>
        </w:rPr>
        <w:t>ure 13</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5FFF7867" w14:textId="77777777" w:rsidR="00A33C2D" w:rsidRDefault="00B41E53" w:rsidP="00A33C2D">
      <w:pPr>
        <w:keepNext/>
        <w:jc w:val="center"/>
      </w:pPr>
      <w:r>
        <w:rPr>
          <w:noProof/>
        </w:rPr>
        <w:lastRenderedPageBreak/>
        <w:drawing>
          <wp:inline distT="0" distB="0" distL="0" distR="0" wp14:anchorId="50055C22" wp14:editId="56EED53D">
            <wp:extent cx="5436709"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21">
                      <a:extLst>
                        <a:ext uri="{28A0092B-C50C-407E-A947-70E740481C1C}">
                          <a14:useLocalDpi xmlns:a14="http://schemas.microsoft.com/office/drawing/2010/main" val="0"/>
                        </a:ext>
                      </a:extLst>
                    </a:blip>
                    <a:stretch>
                      <a:fillRect/>
                    </a:stretch>
                  </pic:blipFill>
                  <pic:spPr>
                    <a:xfrm>
                      <a:off x="0" y="0"/>
                      <a:ext cx="5436709" cy="4372585"/>
                    </a:xfrm>
                    <a:prstGeom prst="rect">
                      <a:avLst/>
                    </a:prstGeom>
                  </pic:spPr>
                </pic:pic>
              </a:graphicData>
            </a:graphic>
          </wp:inline>
        </w:drawing>
      </w:r>
    </w:p>
    <w:p w14:paraId="4310BED5" w14:textId="43CCFC13" w:rsidR="001640FD" w:rsidRDefault="00A33C2D" w:rsidP="00A33C2D">
      <w:pPr>
        <w:pStyle w:val="Heading4"/>
        <w:jc w:val="center"/>
      </w:pPr>
      <w:bookmarkStart w:id="46" w:name="_Toc465674288"/>
      <w:r>
        <w:t xml:space="preserve">Figure </w:t>
      </w:r>
      <w:fldSimple w:instr=" SEQ Figure \* ARABIC ">
        <w:r w:rsidR="00023173">
          <w:rPr>
            <w:noProof/>
          </w:rPr>
          <w:t>13</w:t>
        </w:r>
      </w:fldSimple>
      <w:r>
        <w:t xml:space="preserve">. </w:t>
      </w:r>
      <w:r w:rsidR="00913D18">
        <w:t>pop_</w:t>
      </w:r>
      <w:r w:rsidRPr="00B26744">
        <w:t>epochhed search bar</w:t>
      </w:r>
      <w:bookmarkEnd w:id="46"/>
    </w:p>
    <w:p w14:paraId="408D95A4" w14:textId="77777777" w:rsidR="00A33C2D" w:rsidRDefault="00A33C2D" w:rsidP="001640FD">
      <w:pPr>
        <w:keepNext/>
        <w:jc w:val="center"/>
      </w:pPr>
    </w:p>
    <w:p w14:paraId="6171CAF9" w14:textId="51805F36"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 xml:space="preserve">s. </w:t>
      </w:r>
      <w:r w:rsidR="00FA4716">
        <w:t>For example, "attribute/visual/color/green AND [item/2d shape/rectangle/square OR item/2d shape/ellipse/circle]" searches for events that have a green square or a green circle.</w:t>
      </w:r>
    </w:p>
    <w:p w14:paraId="3AD03AF0" w14:textId="77777777" w:rsidR="00220C7E" w:rsidRDefault="00220C7E" w:rsidP="002743DB">
      <w:pPr>
        <w:jc w:val="both"/>
      </w:pPr>
    </w:p>
    <w:p w14:paraId="23D16F42" w14:textId="49924DC8" w:rsidR="005645D5" w:rsidRPr="00B05C15" w:rsidRDefault="00826EF7" w:rsidP="00B05C15">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rsidR="00B05C15">
        <w:t xml:space="preserve"> to the main epoching menu.</w:t>
      </w: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435587B2" w:rsidR="005645D5" w:rsidRDefault="00144B8E" w:rsidP="005D77ED">
      <w:pPr>
        <w:autoSpaceDE w:val="0"/>
        <w:autoSpaceDN w:val="0"/>
        <w:adjustRightInd w:val="0"/>
        <w:ind w:left="720"/>
        <w:rPr>
          <w:rFonts w:ascii="Courier New" w:hAnsi="Courier New" w:cs="Courier New"/>
          <w:sz w:val="22"/>
        </w:rPr>
      </w:pPr>
      <w:r>
        <w:rPr>
          <w:rFonts w:ascii="Courier New" w:hAnsi="Courier New" w:cs="Courier New"/>
          <w:sz w:val="22"/>
        </w:rPr>
        <w:t xml:space="preserve">EEG = </w:t>
      </w:r>
      <w:r w:rsidR="00B05C15">
        <w:rPr>
          <w:rFonts w:ascii="Courier New" w:hAnsi="Courier New" w:cs="Courier New"/>
          <w:sz w:val="22"/>
        </w:rPr>
        <w:t>pop_</w:t>
      </w:r>
      <w:r w:rsidR="009F1EB9">
        <w:rPr>
          <w:rFonts w:ascii="Courier New" w:hAnsi="Courier New" w:cs="Courier New"/>
          <w:sz w:val="22"/>
        </w:rPr>
        <w:t>epoch</w:t>
      </w:r>
      <w:r>
        <w:rPr>
          <w:rFonts w:ascii="Courier New" w:hAnsi="Courier New" w:cs="Courier New"/>
          <w:sz w:val="22"/>
        </w:rPr>
        <w:t>hed</w:t>
      </w:r>
      <w:r w:rsidR="009F1EB9">
        <w:rPr>
          <w:rFonts w:ascii="Courier New" w:hAnsi="Courier New" w:cs="Courier New"/>
          <w:sz w:val="22"/>
        </w:rPr>
        <w:t xml:space="preserve">(EEG, </w:t>
      </w:r>
      <w:r w:rsidR="009F1EB9"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009F1EB9" w:rsidRPr="005C6228">
        <w:rPr>
          <w:rFonts w:ascii="Courier New" w:hAnsi="Courier New" w:cs="Courier New"/>
          <w:sz w:val="20"/>
          <w:szCs w:val="20"/>
        </w:rPr>
        <w:t>'</w:t>
      </w:r>
      <w:r w:rsidR="00674B7A">
        <w:rPr>
          <w:rFonts w:ascii="Courier New" w:hAnsi="Courier New" w:cs="Courier New"/>
          <w:sz w:val="20"/>
          <w:szCs w:val="20"/>
        </w:rPr>
        <w:t>, [-1, 2]</w:t>
      </w:r>
      <w:r w:rsidR="007960D9" w:rsidRPr="001455B5">
        <w:rPr>
          <w:rFonts w:ascii="Courier New" w:hAnsi="Courier New" w:cs="Courier New"/>
          <w:sz w:val="22"/>
        </w:rPr>
        <w:t>)</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E0AB64C" w:rsidR="000A64BD" w:rsidRPr="001455B5" w:rsidRDefault="001455B5" w:rsidP="001455B5">
      <w:pPr>
        <w:rPr>
          <w:rFonts w:ascii="Courier New" w:hAnsi="Courier New" w:cs="Courier New"/>
          <w:sz w:val="22"/>
        </w:rPr>
      </w:pPr>
      <w:r>
        <w:t xml:space="preserve">             </w:t>
      </w:r>
      <w:r w:rsidR="002157B4">
        <w:rPr>
          <w:rFonts w:ascii="Courier New" w:hAnsi="Courier New" w:cs="Courier New"/>
          <w:sz w:val="22"/>
        </w:rPr>
        <w:t xml:space="preserve">EEG = </w:t>
      </w:r>
      <w:r w:rsidRPr="001455B5">
        <w:rPr>
          <w:rFonts w:ascii="Courier New" w:hAnsi="Courier New" w:cs="Courier New"/>
          <w:sz w:val="22"/>
        </w:rPr>
        <w:t>epoch</w:t>
      </w:r>
      <w:r w:rsidR="002157B4">
        <w:rPr>
          <w:rFonts w:ascii="Courier New" w:hAnsi="Courier New" w:cs="Courier New"/>
          <w:sz w:val="22"/>
        </w:rPr>
        <w:t>hed</w:t>
      </w:r>
      <w:r w:rsidRPr="001455B5">
        <w:rPr>
          <w:rFonts w:ascii="Courier New" w:hAnsi="Courier New" w:cs="Courier New"/>
          <w:sz w:val="22"/>
        </w:rPr>
        <w:t>(EEG, tags)</w:t>
      </w:r>
    </w:p>
    <w:p w14:paraId="28FC70C0" w14:textId="07080472"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007D08E9">
        <w:rPr>
          <w:rFonts w:ascii="Courier New" w:hAnsi="Courier New" w:cs="Courier New"/>
          <w:sz w:val="22"/>
        </w:rPr>
        <w:t xml:space="preserve">EEG = </w:t>
      </w:r>
      <w:r w:rsidRPr="001455B5">
        <w:rPr>
          <w:rFonts w:ascii="Courier New" w:hAnsi="Courier New" w:cs="Courier New"/>
          <w:sz w:val="22"/>
        </w:rPr>
        <w:t>epoch</w:t>
      </w:r>
      <w:r w:rsidR="007D08E9">
        <w:rPr>
          <w:rFonts w:ascii="Courier New" w:hAnsi="Courier New" w:cs="Courier New"/>
          <w:sz w:val="22"/>
        </w:rPr>
        <w:t>hed</w:t>
      </w:r>
      <w:r w:rsidRPr="001455B5">
        <w:rPr>
          <w:rFonts w:ascii="Courier New" w:hAnsi="Courier New" w:cs="Courier New"/>
          <w:sz w:val="22"/>
        </w:rPr>
        <w:t>(EEG, tags</w:t>
      </w:r>
      <w:r w:rsidR="003D3D0C">
        <w:rPr>
          <w:rFonts w:ascii="Courier New" w:hAnsi="Courier New" w:cs="Courier New"/>
          <w:sz w:val="22"/>
        </w:rPr>
        <w:t xml:space="preserve">, </w:t>
      </w:r>
      <w:r w:rsidR="00D42315" w:rsidRPr="00D42315">
        <w:rPr>
          <w:rFonts w:ascii="Courier New" w:hAnsi="Courier New" w:cs="Courier New"/>
          <w:sz w:val="22"/>
        </w:rPr>
        <w:t>'key1', 'value1', ...</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21896A4E" w:rsidR="004B453E" w:rsidRDefault="004B453E" w:rsidP="001B5078">
      <w:pPr>
        <w:pStyle w:val="Heading4"/>
        <w:jc w:val="center"/>
      </w:pPr>
      <w:bookmarkStart w:id="47" w:name="_Toc465674265"/>
      <w:r>
        <w:t xml:space="preserve">Table </w:t>
      </w:r>
      <w:fldSimple w:instr=" SEQ Table \* ARABIC ">
        <w:r w:rsidR="00023173">
          <w:rPr>
            <w:noProof/>
          </w:rPr>
          <w:t>7</w:t>
        </w:r>
      </w:fldSimple>
      <w:r>
        <w:t xml:space="preserve">. </w:t>
      </w:r>
      <w:r w:rsidR="00637735">
        <w:t xml:space="preserve">A summary of arguments for </w:t>
      </w:r>
      <w:r w:rsidR="00AD1206">
        <w:t>pop_</w:t>
      </w:r>
      <w:r w:rsidRPr="002F5FF7">
        <w:t>epoch</w:t>
      </w:r>
      <w:r w:rsidR="00637735">
        <w:t>hed</w:t>
      </w:r>
      <w:r w:rsidRPr="002F5FF7">
        <w:t>.</w:t>
      </w:r>
      <w:bookmarkEnd w:id="47"/>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2A5B11" w14:paraId="55CA9417" w14:textId="77777777" w:rsidTr="00571AB1">
        <w:tc>
          <w:tcPr>
            <w:tcW w:w="2137" w:type="dxa"/>
            <w:vAlign w:val="center"/>
          </w:tcPr>
          <w:p w14:paraId="5D8996C6" w14:textId="500F5162" w:rsidR="002A5B11" w:rsidRDefault="002A5B11" w:rsidP="002A5B11">
            <w:pPr>
              <w:spacing w:before="60" w:after="60"/>
              <w:rPr>
                <w:rFonts w:ascii="Courier New" w:hAnsi="Courier New" w:cs="Courier New"/>
                <w:color w:val="000000"/>
                <w:sz w:val="20"/>
                <w:szCs w:val="20"/>
              </w:rPr>
            </w:pPr>
            <w:r w:rsidRPr="005609DA">
              <w:rPr>
                <w:rFonts w:ascii="Courier New" w:hAnsi="Courier New" w:cs="Courier New"/>
                <w:sz w:val="20"/>
                <w:szCs w:val="20"/>
              </w:rPr>
              <w:t>timelim</w:t>
            </w:r>
          </w:p>
        </w:tc>
        <w:tc>
          <w:tcPr>
            <w:tcW w:w="1521" w:type="dxa"/>
            <w:vAlign w:val="center"/>
          </w:tcPr>
          <w:p w14:paraId="026A111C" w14:textId="539C5F9C" w:rsidR="002A5B11" w:rsidRDefault="002A5B11" w:rsidP="002A5B11">
            <w:pPr>
              <w:spacing w:before="60" w:after="60"/>
              <w:jc w:val="center"/>
              <w:rPr>
                <w:rFonts w:cs="Times New Roman"/>
                <w:color w:val="000000"/>
              </w:rPr>
            </w:pPr>
            <w:r>
              <w:rPr>
                <w:rFonts w:cs="Times New Roman"/>
                <w:color w:val="000000"/>
              </w:rPr>
              <w:t>Name-Value</w:t>
            </w:r>
          </w:p>
        </w:tc>
        <w:tc>
          <w:tcPr>
            <w:tcW w:w="6638" w:type="dxa"/>
          </w:tcPr>
          <w:p w14:paraId="3A1F1738" w14:textId="310CBFE9" w:rsidR="002A5B11" w:rsidRPr="003C25BE" w:rsidRDefault="002A5B11" w:rsidP="002A5B11">
            <w:pPr>
              <w:spacing w:before="60" w:after="60"/>
              <w:rPr>
                <w:rFonts w:cs="Times New Roman"/>
                <w:color w:val="000000"/>
              </w:rPr>
            </w:pPr>
            <w:r w:rsidRPr="00427A90">
              <w:rPr>
                <w:rFonts w:cs="Times New Roman"/>
                <w:szCs w:val="24"/>
              </w:rPr>
              <w:t>Epoch latency limits [start end] in seconds relative to the time-locking event. The default is [-1 2].</w:t>
            </w:r>
          </w:p>
        </w:tc>
      </w:tr>
      <w:tr w:rsidR="007C4E3B" w14:paraId="66FC8B9B" w14:textId="77777777" w:rsidTr="00571AB1">
        <w:tc>
          <w:tcPr>
            <w:tcW w:w="2137" w:type="dxa"/>
            <w:vAlign w:val="center"/>
          </w:tcPr>
          <w:p w14:paraId="577ABEAC" w14:textId="18E76600" w:rsidR="007C4E3B" w:rsidRPr="005609DA" w:rsidRDefault="007C4E3B" w:rsidP="007C4E3B">
            <w:pPr>
              <w:spacing w:before="60" w:after="60"/>
              <w:rPr>
                <w:rFonts w:ascii="Courier New" w:hAnsi="Courier New" w:cs="Courier New"/>
                <w:sz w:val="20"/>
                <w:szCs w:val="20"/>
              </w:rPr>
            </w:pPr>
            <w:r w:rsidRPr="007D0E58">
              <w:rPr>
                <w:rFonts w:ascii="Courier New" w:hAnsi="Courier New" w:cs="Courier New"/>
                <w:sz w:val="20"/>
                <w:szCs w:val="20"/>
              </w:rPr>
              <w:t>'</w:t>
            </w:r>
            <w:r w:rsidRPr="007C4E3B">
              <w:rPr>
                <w:rFonts w:ascii="Courier New" w:hAnsi="Courier New" w:cs="Courier New"/>
                <w:sz w:val="20"/>
                <w:szCs w:val="20"/>
              </w:rPr>
              <w:t>eventindices</w:t>
            </w:r>
            <w:r w:rsidRPr="007D0E58">
              <w:rPr>
                <w:rFonts w:ascii="Courier New" w:hAnsi="Courier New" w:cs="Courier New"/>
                <w:sz w:val="20"/>
                <w:szCs w:val="20"/>
              </w:rPr>
              <w:t>'</w:t>
            </w:r>
          </w:p>
        </w:tc>
        <w:tc>
          <w:tcPr>
            <w:tcW w:w="1521" w:type="dxa"/>
            <w:vAlign w:val="center"/>
          </w:tcPr>
          <w:p w14:paraId="1AF1AB6C" w14:textId="11D756EE" w:rsidR="007C4E3B" w:rsidRDefault="007C4E3B" w:rsidP="007C4E3B">
            <w:pPr>
              <w:spacing w:before="60" w:after="60"/>
              <w:jc w:val="center"/>
              <w:rPr>
                <w:rFonts w:cs="Times New Roman"/>
                <w:color w:val="000000"/>
              </w:rPr>
            </w:pPr>
            <w:r>
              <w:rPr>
                <w:rFonts w:cs="Times New Roman"/>
                <w:color w:val="000000"/>
              </w:rPr>
              <w:t>Name-Value</w:t>
            </w:r>
          </w:p>
        </w:tc>
        <w:tc>
          <w:tcPr>
            <w:tcW w:w="6638" w:type="dxa"/>
          </w:tcPr>
          <w:p w14:paraId="0FE0234E" w14:textId="77777777" w:rsidR="00BB4C79" w:rsidRPr="00BB4C79" w:rsidRDefault="00BB4C79" w:rsidP="00BB4C79">
            <w:pPr>
              <w:spacing w:before="60" w:after="60"/>
              <w:rPr>
                <w:rFonts w:cs="Times New Roman"/>
                <w:szCs w:val="24"/>
              </w:rPr>
            </w:pPr>
            <w:r w:rsidRPr="00BB4C79">
              <w:rPr>
                <w:rFonts w:cs="Times New Roman"/>
                <w:szCs w:val="24"/>
              </w:rPr>
              <w:t>[integer vector] Extract data epochs time locked to the</w:t>
            </w:r>
          </w:p>
          <w:p w14:paraId="444A0708" w14:textId="0B6E141C" w:rsidR="007C4E3B" w:rsidRPr="00427A90" w:rsidRDefault="00BB4C79" w:rsidP="007C4E3B">
            <w:pPr>
              <w:spacing w:before="60" w:after="60"/>
              <w:rPr>
                <w:rFonts w:cs="Times New Roman"/>
                <w:szCs w:val="24"/>
              </w:rPr>
            </w:pPr>
            <w:r w:rsidRPr="00BB4C79">
              <w:rPr>
                <w:rFonts w:cs="Times New Roman"/>
                <w:szCs w:val="24"/>
              </w:rPr>
              <w:t>indexed event numbers.</w:t>
            </w:r>
          </w:p>
        </w:tc>
      </w:tr>
      <w:tr w:rsidR="007C4E3B" w14:paraId="35B2E7D2" w14:textId="77777777" w:rsidTr="00571AB1">
        <w:tc>
          <w:tcPr>
            <w:tcW w:w="2137" w:type="dxa"/>
            <w:vAlign w:val="center"/>
          </w:tcPr>
          <w:p w14:paraId="4A5E0B02" w14:textId="2D2DD088" w:rsidR="007C4E3B" w:rsidRPr="007D0E58" w:rsidRDefault="007C4E3B" w:rsidP="007C4E3B">
            <w:pPr>
              <w:autoSpaceDE w:val="0"/>
              <w:autoSpaceDN w:val="0"/>
              <w:adjustRightInd w:val="0"/>
              <w:rPr>
                <w:rFonts w:ascii="Courier New" w:hAnsi="Courier New" w:cs="Courier New"/>
                <w:szCs w:val="24"/>
              </w:rPr>
            </w:pPr>
            <w:r w:rsidRPr="007D0E58">
              <w:rPr>
                <w:rFonts w:ascii="Courier New" w:hAnsi="Courier New" w:cs="Courier New"/>
                <w:sz w:val="20"/>
                <w:szCs w:val="20"/>
              </w:rPr>
              <w:t>'newname'</w:t>
            </w:r>
          </w:p>
        </w:tc>
        <w:tc>
          <w:tcPr>
            <w:tcW w:w="1521" w:type="dxa"/>
            <w:vAlign w:val="center"/>
          </w:tcPr>
          <w:p w14:paraId="14D92E69" w14:textId="77777777" w:rsidR="007C4E3B" w:rsidRPr="00246329" w:rsidRDefault="007C4E3B" w:rsidP="007C4E3B">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7C4E3B" w:rsidRPr="007D0E58" w:rsidRDefault="007C4E3B" w:rsidP="007C4E3B">
            <w:pPr>
              <w:autoSpaceDE w:val="0"/>
              <w:autoSpaceDN w:val="0"/>
              <w:adjustRightInd w:val="0"/>
              <w:rPr>
                <w:rFonts w:cs="Times New Roman"/>
                <w:szCs w:val="24"/>
              </w:rPr>
            </w:pPr>
            <w:r w:rsidRPr="007D0E58">
              <w:rPr>
                <w:rFonts w:cs="Times New Roman"/>
                <w:szCs w:val="24"/>
              </w:rPr>
              <w:t xml:space="preserve">New dataset name. The default is "[old_dataset] epochs".  </w:t>
            </w:r>
          </w:p>
        </w:tc>
      </w:tr>
      <w:tr w:rsidR="007C4E3B" w14:paraId="487573D9" w14:textId="77777777" w:rsidTr="00571AB1">
        <w:tc>
          <w:tcPr>
            <w:tcW w:w="2137" w:type="dxa"/>
            <w:vAlign w:val="center"/>
          </w:tcPr>
          <w:p w14:paraId="33B28D99" w14:textId="0B64DBB6" w:rsidR="007C4E3B" w:rsidRPr="00364B03" w:rsidRDefault="007C4E3B" w:rsidP="007C4E3B">
            <w:pPr>
              <w:autoSpaceDE w:val="0"/>
              <w:autoSpaceDN w:val="0"/>
              <w:adjustRightInd w:val="0"/>
              <w:rPr>
                <w:rFonts w:ascii="Courier New" w:hAnsi="Courier New" w:cs="Courier New"/>
                <w:szCs w:val="24"/>
              </w:rPr>
            </w:pPr>
            <w:r w:rsidRPr="00364B03">
              <w:rPr>
                <w:rFonts w:ascii="Courier New" w:hAnsi="Courier New" w:cs="Courier New"/>
                <w:sz w:val="20"/>
                <w:szCs w:val="20"/>
              </w:rPr>
              <w:t>'valuelim'</w:t>
            </w:r>
          </w:p>
        </w:tc>
        <w:tc>
          <w:tcPr>
            <w:tcW w:w="1521" w:type="dxa"/>
            <w:vAlign w:val="center"/>
          </w:tcPr>
          <w:p w14:paraId="63EEEBBD" w14:textId="77777777" w:rsidR="007C4E3B" w:rsidRPr="00246329" w:rsidRDefault="007C4E3B" w:rsidP="007C4E3B">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7C4E3B" w:rsidRPr="00FE121A" w:rsidRDefault="007C4E3B" w:rsidP="007C4E3B">
            <w:pPr>
              <w:autoSpaceDE w:val="0"/>
              <w:autoSpaceDN w:val="0"/>
              <w:adjustRightInd w:val="0"/>
              <w:rPr>
                <w:rFonts w:cs="Times New Roman"/>
                <w:szCs w:val="24"/>
              </w:rPr>
            </w:pPr>
            <w:r w:rsidRPr="00364B03">
              <w:rPr>
                <w:rFonts w:cs="Times New Roman"/>
                <w:szCs w:val="24"/>
              </w:rPr>
              <w:t>[min max] data limits. If one positive value is given,</w:t>
            </w:r>
            <w:r>
              <w:rPr>
                <w:rFonts w:cs="Times New Roman"/>
                <w:szCs w:val="24"/>
              </w:rPr>
              <w:t xml:space="preserve"> </w:t>
            </w:r>
            <w:r w:rsidRPr="00364B03">
              <w:rPr>
                <w:rFonts w:cs="Times New Roman"/>
                <w:szCs w:val="24"/>
              </w:rPr>
              <w:t>the opposite</w:t>
            </w:r>
            <w:r>
              <w:rPr>
                <w:rFonts w:cs="Times New Roman"/>
                <w:szCs w:val="24"/>
              </w:rPr>
              <w:t xml:space="preserve"> </w:t>
            </w:r>
            <w:r w:rsidRPr="00364B03">
              <w:rPr>
                <w:rFonts w:cs="Times New Roman"/>
                <w:szCs w:val="24"/>
              </w:rPr>
              <w:t>value is used for lower bound. For example,</w:t>
            </w:r>
            <w:r>
              <w:rPr>
                <w:rFonts w:cs="Times New Roman"/>
                <w:szCs w:val="24"/>
              </w:rPr>
              <w:t xml:space="preserve"> </w:t>
            </w:r>
            <w:r w:rsidRPr="00364B03">
              <w:rPr>
                <w:rFonts w:cs="Times New Roman"/>
                <w:szCs w:val="24"/>
              </w:rPr>
              <w:t>use [-50 50] to</w:t>
            </w:r>
            <w:r>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7C4E3B" w14:paraId="343EA82A" w14:textId="77777777" w:rsidTr="00571AB1">
        <w:tc>
          <w:tcPr>
            <w:tcW w:w="2137" w:type="dxa"/>
            <w:vAlign w:val="center"/>
          </w:tcPr>
          <w:p w14:paraId="5CEA25BF" w14:textId="6B18F7A7" w:rsidR="007C4E3B" w:rsidRPr="00246329" w:rsidRDefault="007C4E3B" w:rsidP="007C4E3B">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7C4E3B" w:rsidRPr="00246329" w:rsidRDefault="007C4E3B" w:rsidP="007C4E3B">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7C4E3B" w:rsidRPr="00D62178" w:rsidRDefault="007C4E3B" w:rsidP="007C4E3B">
            <w:pPr>
              <w:autoSpaceDE w:val="0"/>
              <w:autoSpaceDN w:val="0"/>
              <w:adjustRightInd w:val="0"/>
              <w:rPr>
                <w:rFonts w:cs="Times New Roman"/>
                <w:szCs w:val="24"/>
              </w:rPr>
            </w:pPr>
            <w:r w:rsidRPr="00797BBF">
              <w:rPr>
                <w:rFonts w:cs="Times New Roman"/>
                <w:szCs w:val="24"/>
              </w:rPr>
              <w:t>['on'|'off']. The default is 'on'</w:t>
            </w:r>
            <w:r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8" w:name="_Toc465674309"/>
      <w:r>
        <w:lastRenderedPageBreak/>
        <w:t>5</w:t>
      </w:r>
      <w:r w:rsidR="0018096B">
        <w:t xml:space="preserve">. </w:t>
      </w:r>
      <w:r w:rsidR="00BA3264">
        <w:t>Data Formats</w:t>
      </w:r>
      <w:bookmarkEnd w:id="48"/>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9" w:name="_Toc465674310"/>
      <w:r>
        <w:t>5</w:t>
      </w:r>
      <w:r w:rsidR="0018096B">
        <w:t>.1 XML tag hierarchy (HED)</w:t>
      </w:r>
      <w:bookmarkEnd w:id="49"/>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7A7926DE" w:rsidR="00A8018D" w:rsidRPr="00A8018D" w:rsidRDefault="004741C4" w:rsidP="00A8018D">
      <w:pPr>
        <w:ind w:left="720"/>
        <w:rPr>
          <w:rFonts w:ascii="Courier New" w:eastAsia="Courier New" w:hAnsi="Courier New" w:cs="Courier New"/>
          <w:sz w:val="22"/>
        </w:rPr>
      </w:pPr>
      <w:r>
        <w:rPr>
          <w:rFonts w:ascii="Courier New" w:eastAsia="Courier New" w:hAnsi="Courier New" w:cs="Courier New"/>
          <w:sz w:val="22"/>
        </w:rPr>
        <w:t>&lt;HED version="3.0.3</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50" w:name="_Toc465674311"/>
      <w:r>
        <w:lastRenderedPageBreak/>
        <w:t>5</w:t>
      </w:r>
      <w:r w:rsidR="0018096B" w:rsidRPr="002F5E72">
        <w:t>.2 Tags are path strings</w:t>
      </w:r>
      <w:bookmarkEnd w:id="50"/>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51" w:name="_Toc465674312"/>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51"/>
    </w:p>
    <w:p w14:paraId="7BDEB2C7" w14:textId="7F11A88C"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Default="00DF6D03">
      <w:pPr>
        <w:ind w:left="720"/>
        <w:rPr>
          <w:rFonts w:ascii="Courier New" w:hAnsi="Courier New" w:cs="Courier New"/>
          <w:sz w:val="22"/>
        </w:rPr>
      </w:pPr>
      <w:r w:rsidRPr="00A62D8F">
        <w:rPr>
          <w:rFonts w:ascii="Courier New" w:hAnsi="Courier New" w:cs="Courier New"/>
          <w:sz w:val="22"/>
        </w:rPr>
        <w:t>fMap =</w:t>
      </w:r>
    </w:p>
    <w:p w14:paraId="6BBCB8B5" w14:textId="628DA7B2" w:rsidR="00022F75" w:rsidRPr="00A62D8F" w:rsidRDefault="00022F75">
      <w:pPr>
        <w:ind w:left="720"/>
        <w:rPr>
          <w:rFonts w:ascii="Courier New" w:hAnsi="Courier New" w:cs="Courier New"/>
          <w:sz w:val="22"/>
        </w:rPr>
      </w:pPr>
      <w:r>
        <w:rPr>
          <w:rFonts w:ascii="Courier New" w:hAnsi="Courier New" w:cs="Courier New"/>
          <w:sz w:val="22"/>
        </w:rPr>
        <w:t xml:space="preserve">     description: </w:t>
      </w:r>
      <w:r w:rsidRPr="00A62D8F">
        <w:rPr>
          <w:rFonts w:ascii="Courier New" w:hAnsi="Courier New" w:cs="Courier New"/>
          <w:sz w:val="22"/>
        </w:rPr>
        <w:t>'</w:t>
      </w:r>
      <w:r w:rsidR="004B1DD0">
        <w:rPr>
          <w:rFonts w:ascii="Courier New" w:hAnsi="Courier New" w:cs="Courier New"/>
          <w:sz w:val="22"/>
        </w:rPr>
        <w:t>This field map is ...</w:t>
      </w:r>
      <w:r w:rsidRPr="00A62D8F">
        <w:rPr>
          <w:rFonts w:ascii="Courier New" w:hAnsi="Courier New" w:cs="Courier New"/>
          <w:sz w:val="22"/>
        </w:rPr>
        <w:t>'</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 xml:space="preserve">xml: </w:t>
      </w:r>
      <w:r w:rsidRPr="00A43D2F">
        <w:rPr>
          <w:rFonts w:ascii="Courier New" w:hAnsi="Courier New" w:cs="Courier New"/>
          <w:sz w:val="22"/>
        </w:rPr>
        <w:t>'&lt;?xml version="1.0" ...'</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lastRenderedPageBreak/>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4DF7B3B5"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rsidR="00A2261E">
        <w:t>three</w:t>
      </w:r>
      <w:r w:rsidRPr="00051893">
        <w:rPr>
          <w:szCs w:val="24"/>
        </w:rPr>
        <w:t xml:space="preserve"> fields</w:t>
      </w:r>
      <w:r>
        <w:rPr>
          <w:szCs w:val="24"/>
        </w:rPr>
        <w:t xml:space="preserve"> (</w:t>
      </w:r>
      <w:r w:rsidR="00A2261E">
        <w:rPr>
          <w:i/>
          <w:szCs w:val="24"/>
        </w:rPr>
        <w:t xml:space="preserve">.description,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w:t>
      </w:r>
      <w:r w:rsidR="001C6BF4">
        <w:rPr>
          <w:szCs w:val="24"/>
        </w:rPr>
        <w:t xml:space="preserve">The </w:t>
      </w:r>
      <w:r w:rsidR="001C6BF4">
        <w:rPr>
          <w:i/>
          <w:szCs w:val="24"/>
        </w:rPr>
        <w:t xml:space="preserve">.description </w:t>
      </w:r>
      <w:r w:rsidR="001C6BF4">
        <w:rPr>
          <w:szCs w:val="24"/>
        </w:rPr>
        <w:t xml:space="preserve">is a string specifying the purpose of the field map and details about it. </w:t>
      </w:r>
      <w:r>
        <w:rPr>
          <w:szCs w:val="24"/>
        </w:rPr>
        <w:t xml:space="preserve">The </w:t>
      </w:r>
      <w:r w:rsidRPr="00A62D8F">
        <w:rPr>
          <w:rFonts w:cs="Times New Roman"/>
          <w:i/>
          <w:szCs w:val="24"/>
        </w:rPr>
        <w:t>.xml</w:t>
      </w:r>
      <w:r>
        <w:rPr>
          <w:szCs w:val="24"/>
        </w:rPr>
        <w:t xml:space="preserve"> is a string representation of the tag hierarchy used for this tagging. </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52" w:name="_Toc465674313"/>
      <w:r>
        <w:lastRenderedPageBreak/>
        <w:t>5</w:t>
      </w:r>
      <w:r w:rsidR="0018096B">
        <w:t>.4 Representing tag</w:t>
      </w:r>
      <w:r w:rsidR="000C0BDE">
        <w:t xml:space="preserve"> map</w:t>
      </w:r>
      <w:r w:rsidR="0018096B">
        <w:t>s as a JSON string</w:t>
      </w:r>
      <w:bookmarkEnd w:id="52"/>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53" w:name="_Toc465674314"/>
      <w:r>
        <w:lastRenderedPageBreak/>
        <w:t>5</w:t>
      </w:r>
      <w:r w:rsidR="00D65460">
        <w:t>.5 Representing tag maps as tab-delimited text</w:t>
      </w:r>
      <w:bookmarkEnd w:id="53"/>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674BA743" w:rsidR="00BE5651" w:rsidRDefault="00E40A92" w:rsidP="00BE5651">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 xml:space="preserve">tsvTagMap = </w:t>
      </w:r>
      <w:r w:rsidR="00BE5651" w:rsidRPr="00BE5651">
        <w:rPr>
          <w:rFonts w:ascii="Courier New" w:hAnsi="Courier New" w:cs="Courier New"/>
          <w:color w:val="000000"/>
          <w:sz w:val="22"/>
        </w:rPr>
        <w:t>tsv</w:t>
      </w:r>
      <w:r>
        <w:rPr>
          <w:rFonts w:ascii="Courier New" w:hAnsi="Courier New" w:cs="Courier New"/>
          <w:color w:val="000000"/>
          <w:sz w:val="22"/>
        </w:rPr>
        <w:t>2map</w:t>
      </w:r>
      <w:r w:rsidR="00BE5651" w:rsidRPr="00BE5651">
        <w:rPr>
          <w:rFonts w:ascii="Courier New" w:hAnsi="Courier New" w:cs="Courier New"/>
          <w:color w:val="000000"/>
          <w:sz w:val="22"/>
        </w:rPr>
        <w:t>(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00BE5651"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4" w:name="_Toc465674315"/>
      <w:r>
        <w:t>5</w:t>
      </w:r>
      <w:r w:rsidR="001D055B">
        <w:t>.6</w:t>
      </w:r>
      <w:r w:rsidR="00255E7C">
        <w:t xml:space="preserve"> How tags are stored in a dataset</w:t>
      </w:r>
      <w:bookmarkEnd w:id="54"/>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5" w:name="_Toc465674316"/>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55"/>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1E1BBDC6"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052CAA" w:rsidRPr="00052CAA">
        <w:rPr>
          <w:rFonts w:ascii="Courier New" w:hAnsi="Courier New" w:cs="Courier New"/>
          <w:color w:val="000000"/>
          <w:sz w:val="22"/>
        </w:rPr>
        <w:t>'key1', 'value1', ...</w:t>
      </w:r>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6" w:name="_Toc465674266"/>
      <w:r>
        <w:t xml:space="preserve">Table </w:t>
      </w:r>
      <w:fldSimple w:instr=" SEQ Table \* ARABIC ">
        <w:r w:rsidR="00023173">
          <w:rPr>
            <w:noProof/>
          </w:rPr>
          <w:t>8</w:t>
        </w:r>
      </w:fldSimple>
      <w:r>
        <w:t xml:space="preserve">. </w:t>
      </w:r>
      <w:r w:rsidRPr="00E22329">
        <w:t>A summary of arguments for fieldMap constructor.</w:t>
      </w:r>
      <w:bookmarkEnd w:id="56"/>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7" w:name="_Toc465674267"/>
      <w:r>
        <w:lastRenderedPageBreak/>
        <w:t xml:space="preserve">Table </w:t>
      </w:r>
      <w:fldSimple w:instr=" SEQ Table \* ARABIC ">
        <w:r w:rsidR="00023173">
          <w:rPr>
            <w:noProof/>
          </w:rPr>
          <w:t>9</w:t>
        </w:r>
      </w:fldSimple>
      <w:r>
        <w:t xml:space="preserve">. </w:t>
      </w:r>
      <w:r w:rsidRPr="00492140">
        <w:t>A summary of the public methods of the fieldMap class.</w:t>
      </w:r>
      <w:bookmarkEnd w:id="57"/>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8" w:name="_Toc465674268"/>
      <w:r>
        <w:t xml:space="preserve">Table </w:t>
      </w:r>
      <w:fldSimple w:instr=" SEQ Table \* ARABIC ">
        <w:r w:rsidR="00023173">
          <w:rPr>
            <w:noProof/>
          </w:rPr>
          <w:t>10</w:t>
        </w:r>
      </w:fldSimple>
      <w:r>
        <w:t xml:space="preserve">. </w:t>
      </w:r>
      <w:r w:rsidRPr="00116BF6">
        <w:t>A summary of the public static methods of the fieldMap class.</w:t>
      </w:r>
      <w:bookmarkEnd w:id="58"/>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9" w:name="_Toc465674317"/>
      <w:r>
        <w:lastRenderedPageBreak/>
        <w:t>5</w:t>
      </w:r>
      <w:r w:rsidR="001D055B">
        <w:t>.8</w:t>
      </w:r>
      <w:r w:rsidR="00585DB3">
        <w:t xml:space="preserve"> The tagMap object</w:t>
      </w:r>
      <w:bookmarkEnd w:id="59"/>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3A8E4211"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1A50D3" w:rsidRPr="001A50D3">
        <w:rPr>
          <w:rFonts w:ascii="Courier New" w:hAnsi="Courier New" w:cs="Courier New"/>
          <w:color w:val="000000"/>
          <w:sz w:val="22"/>
        </w:rPr>
        <w:t>'key1', 'value1', ...</w:t>
      </w:r>
      <w:r w:rsidRPr="00A62D8F">
        <w:rPr>
          <w:rFonts w:ascii="Courier New" w:hAnsi="Courier New" w:cs="Courier New"/>
          <w:color w:val="000000"/>
          <w:sz w:val="22"/>
        </w:rPr>
        <w:t>)</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60" w:name="_Toc465674269"/>
      <w:r>
        <w:t xml:space="preserve">Table </w:t>
      </w:r>
      <w:fldSimple w:instr=" SEQ Table \* ARABIC ">
        <w:r w:rsidR="00023173">
          <w:rPr>
            <w:noProof/>
          </w:rPr>
          <w:t>11</w:t>
        </w:r>
      </w:fldSimple>
      <w:r>
        <w:t xml:space="preserve">. </w:t>
      </w:r>
      <w:r w:rsidRPr="000B3A1C">
        <w:t>A summary of arguments for tagMap constructor.</w:t>
      </w:r>
      <w:bookmarkEnd w:id="60"/>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61" w:name="_Toc465674270"/>
      <w:r>
        <w:t xml:space="preserve">Table </w:t>
      </w:r>
      <w:fldSimple w:instr=" SEQ Table \* ARABIC ">
        <w:r w:rsidR="00023173">
          <w:rPr>
            <w:noProof/>
          </w:rPr>
          <w:t>12</w:t>
        </w:r>
      </w:fldSimple>
      <w:r>
        <w:t xml:space="preserve">. </w:t>
      </w:r>
      <w:r w:rsidRPr="007D630A">
        <w:t>A summary of the public methods of the tagMap class.</w:t>
      </w:r>
      <w:bookmarkEnd w:id="61"/>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62" w:name="_Toc465674271"/>
      <w:r>
        <w:lastRenderedPageBreak/>
        <w:t xml:space="preserve">Table </w:t>
      </w:r>
      <w:fldSimple w:instr=" SEQ Table \* ARABIC ">
        <w:r w:rsidR="00023173">
          <w:rPr>
            <w:noProof/>
          </w:rPr>
          <w:t>13</w:t>
        </w:r>
      </w:fldSimple>
      <w:r>
        <w:t xml:space="preserve">. </w:t>
      </w:r>
      <w:r w:rsidRPr="004F7FFC">
        <w:t>A summary of the public static methods of the tagMap class.</w:t>
      </w:r>
      <w:bookmarkEnd w:id="62"/>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63" w:name="_Toc465674318"/>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63"/>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4" w:name="_Toc465674272"/>
      <w:r>
        <w:t xml:space="preserve">Table </w:t>
      </w:r>
      <w:fldSimple w:instr=" SEQ Table \* ARABIC ">
        <w:r w:rsidR="00023173">
          <w:rPr>
            <w:noProof/>
          </w:rPr>
          <w:t>14</w:t>
        </w:r>
      </w:fldSimple>
      <w:r>
        <w:t xml:space="preserve">. </w:t>
      </w:r>
      <w:r w:rsidRPr="00132769">
        <w:t>A summary of arguments for tagList constructor.</w:t>
      </w:r>
      <w:bookmarkEnd w:id="64"/>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5" w:name="_Toc465674273"/>
      <w:r>
        <w:t xml:space="preserve">Table </w:t>
      </w:r>
      <w:fldSimple w:instr=" SEQ Table \* ARABIC ">
        <w:r w:rsidR="00023173">
          <w:rPr>
            <w:noProof/>
          </w:rPr>
          <w:t>15</w:t>
        </w:r>
      </w:fldSimple>
      <w:r>
        <w:t xml:space="preserve">. </w:t>
      </w:r>
      <w:r w:rsidRPr="00F36221">
        <w:t>A summary of the public methods of the tagList class.</w:t>
      </w:r>
      <w:bookmarkEnd w:id="65"/>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6" w:name="_Toc465674274"/>
      <w:r>
        <w:t xml:space="preserve">Table </w:t>
      </w:r>
      <w:fldSimple w:instr=" SEQ Table \* ARABIC ">
        <w:r w:rsidR="00023173">
          <w:rPr>
            <w:noProof/>
          </w:rPr>
          <w:t>16</w:t>
        </w:r>
      </w:fldSimple>
      <w:r>
        <w:t xml:space="preserve">. </w:t>
      </w:r>
      <w:r w:rsidRPr="00977BE9">
        <w:t>A summary of the public static methods of the tagList class.</w:t>
      </w:r>
      <w:bookmarkEnd w:id="66"/>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7" w:name="_Toc465674319"/>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67"/>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629B0885"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r w:rsidR="004708D6"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8" w:name="_Toc465674275"/>
      <w:r>
        <w:t xml:space="preserve">Table </w:t>
      </w:r>
      <w:fldSimple w:instr=" SEQ Table \* ARABIC ">
        <w:r w:rsidR="00023173">
          <w:rPr>
            <w:noProof/>
          </w:rPr>
          <w:t>17</w:t>
        </w:r>
      </w:fldSimple>
      <w:r>
        <w:t xml:space="preserve">. </w:t>
      </w:r>
      <w:r w:rsidR="00ED19C4">
        <w:t>A s</w:t>
      </w:r>
      <w:r w:rsidRPr="00C44A95">
        <w:t>ummary of arguments the writetags function.</w:t>
      </w:r>
      <w:bookmarkEnd w:id="68"/>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9" w:name="_Toc465674320"/>
      <w:r>
        <w:lastRenderedPageBreak/>
        <w:t>7</w:t>
      </w:r>
      <w:r w:rsidR="004006B0">
        <w:t xml:space="preserve">. </w:t>
      </w:r>
      <w:r w:rsidR="005A4705">
        <w:t>Running the regression tests</w:t>
      </w:r>
      <w:r w:rsidR="00612CE5">
        <w:t xml:space="preserve"> and examples</w:t>
      </w:r>
      <w:bookmarkEnd w:id="69"/>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22"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3"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70" w:name="_Toc465674321"/>
      <w:r>
        <w:t>8</w:t>
      </w:r>
      <w:r w:rsidR="005A4705">
        <w:t xml:space="preserve">. </w:t>
      </w:r>
      <w:r w:rsidR="004006B0">
        <w:t>Status and availability</w:t>
      </w:r>
      <w:bookmarkEnd w:id="70"/>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71" w:name="_Toc465674322"/>
      <w:r>
        <w:t>9</w:t>
      </w:r>
      <w:r w:rsidR="003962B5">
        <w:t>. Acknowledgments</w:t>
      </w:r>
      <w:bookmarkEnd w:id="71"/>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72" w:name="_Toc465674323"/>
      <w:r>
        <w:t>1</w:t>
      </w:r>
      <w:r w:rsidR="00EA75AD">
        <w:t>0</w:t>
      </w:r>
      <w:r w:rsidR="003962B5">
        <w:t>. References</w:t>
      </w:r>
      <w:bookmarkEnd w:id="72"/>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4"/>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88142F" w14:textId="77777777" w:rsidR="00914860" w:rsidRDefault="00914860" w:rsidP="00352BE1">
      <w:r>
        <w:separator/>
      </w:r>
    </w:p>
  </w:endnote>
  <w:endnote w:type="continuationSeparator" w:id="0">
    <w:p w14:paraId="05CEB44F" w14:textId="77777777" w:rsidR="00914860" w:rsidRDefault="00914860"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435D4" w:rsidRDefault="00B435D4">
        <w:pPr>
          <w:pStyle w:val="Footer"/>
          <w:jc w:val="center"/>
        </w:pPr>
        <w:r>
          <w:fldChar w:fldCharType="begin"/>
        </w:r>
        <w:r>
          <w:instrText xml:space="preserve"> PAGE   \* MERGEFORMAT </w:instrText>
        </w:r>
        <w:r>
          <w:fldChar w:fldCharType="separate"/>
        </w:r>
        <w:r w:rsidR="00023173">
          <w:rPr>
            <w:noProof/>
          </w:rPr>
          <w:t>21</w:t>
        </w:r>
        <w:r>
          <w:rPr>
            <w:noProof/>
          </w:rPr>
          <w:fldChar w:fldCharType="end"/>
        </w:r>
      </w:p>
    </w:sdtContent>
  </w:sdt>
  <w:p w14:paraId="5852E208" w14:textId="77777777" w:rsidR="00B435D4" w:rsidRDefault="00B435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8E5A81" w14:textId="77777777" w:rsidR="00914860" w:rsidRDefault="00914860" w:rsidP="00352BE1">
      <w:r>
        <w:separator/>
      </w:r>
    </w:p>
  </w:footnote>
  <w:footnote w:type="continuationSeparator" w:id="0">
    <w:p w14:paraId="172B07D5" w14:textId="77777777" w:rsidR="00914860" w:rsidRDefault="00914860"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6AD"/>
    <w:rsid w:val="00000ED0"/>
    <w:rsid w:val="00001135"/>
    <w:rsid w:val="00004B7B"/>
    <w:rsid w:val="0000555B"/>
    <w:rsid w:val="000065F1"/>
    <w:rsid w:val="00007A1B"/>
    <w:rsid w:val="0001085F"/>
    <w:rsid w:val="00010BAC"/>
    <w:rsid w:val="00012926"/>
    <w:rsid w:val="0001398C"/>
    <w:rsid w:val="00014792"/>
    <w:rsid w:val="000148E8"/>
    <w:rsid w:val="00014D52"/>
    <w:rsid w:val="0001626E"/>
    <w:rsid w:val="0001648F"/>
    <w:rsid w:val="00020C98"/>
    <w:rsid w:val="000210E7"/>
    <w:rsid w:val="00021C95"/>
    <w:rsid w:val="00022C5C"/>
    <w:rsid w:val="00022F75"/>
    <w:rsid w:val="00023173"/>
    <w:rsid w:val="00023E1B"/>
    <w:rsid w:val="000253FD"/>
    <w:rsid w:val="00027F27"/>
    <w:rsid w:val="00030382"/>
    <w:rsid w:val="00030B17"/>
    <w:rsid w:val="000311F0"/>
    <w:rsid w:val="000316FB"/>
    <w:rsid w:val="0003273C"/>
    <w:rsid w:val="00033BD1"/>
    <w:rsid w:val="00034386"/>
    <w:rsid w:val="00034751"/>
    <w:rsid w:val="000349B7"/>
    <w:rsid w:val="000365E7"/>
    <w:rsid w:val="000373E0"/>
    <w:rsid w:val="00041516"/>
    <w:rsid w:val="000434E9"/>
    <w:rsid w:val="000439A9"/>
    <w:rsid w:val="000445B3"/>
    <w:rsid w:val="00045291"/>
    <w:rsid w:val="00046EC7"/>
    <w:rsid w:val="000478EC"/>
    <w:rsid w:val="00047C08"/>
    <w:rsid w:val="00050971"/>
    <w:rsid w:val="00050C48"/>
    <w:rsid w:val="00051893"/>
    <w:rsid w:val="00051B10"/>
    <w:rsid w:val="00052CAA"/>
    <w:rsid w:val="00053801"/>
    <w:rsid w:val="00054615"/>
    <w:rsid w:val="000549DE"/>
    <w:rsid w:val="00055E67"/>
    <w:rsid w:val="00056594"/>
    <w:rsid w:val="00056C88"/>
    <w:rsid w:val="00056FE8"/>
    <w:rsid w:val="000575A9"/>
    <w:rsid w:val="00057711"/>
    <w:rsid w:val="0006015E"/>
    <w:rsid w:val="00060345"/>
    <w:rsid w:val="00060D52"/>
    <w:rsid w:val="00065965"/>
    <w:rsid w:val="000663D9"/>
    <w:rsid w:val="00067113"/>
    <w:rsid w:val="00067477"/>
    <w:rsid w:val="000710C0"/>
    <w:rsid w:val="000736EF"/>
    <w:rsid w:val="00074AE7"/>
    <w:rsid w:val="00075E0D"/>
    <w:rsid w:val="00077133"/>
    <w:rsid w:val="00077BC4"/>
    <w:rsid w:val="000805E3"/>
    <w:rsid w:val="0008115E"/>
    <w:rsid w:val="00081653"/>
    <w:rsid w:val="00082057"/>
    <w:rsid w:val="00082772"/>
    <w:rsid w:val="00082B69"/>
    <w:rsid w:val="000837AF"/>
    <w:rsid w:val="000838EA"/>
    <w:rsid w:val="00083A2A"/>
    <w:rsid w:val="00085830"/>
    <w:rsid w:val="00085ADE"/>
    <w:rsid w:val="000860E8"/>
    <w:rsid w:val="00086CE2"/>
    <w:rsid w:val="00087E18"/>
    <w:rsid w:val="00092784"/>
    <w:rsid w:val="00092AEC"/>
    <w:rsid w:val="000935DD"/>
    <w:rsid w:val="000942F9"/>
    <w:rsid w:val="000952BA"/>
    <w:rsid w:val="00097E87"/>
    <w:rsid w:val="000A07B9"/>
    <w:rsid w:val="000A08CC"/>
    <w:rsid w:val="000A095E"/>
    <w:rsid w:val="000A0B07"/>
    <w:rsid w:val="000A2CBA"/>
    <w:rsid w:val="000A3EF7"/>
    <w:rsid w:val="000A44A5"/>
    <w:rsid w:val="000A4917"/>
    <w:rsid w:val="000A64BD"/>
    <w:rsid w:val="000A743E"/>
    <w:rsid w:val="000A7834"/>
    <w:rsid w:val="000A7BC3"/>
    <w:rsid w:val="000B166A"/>
    <w:rsid w:val="000B225D"/>
    <w:rsid w:val="000B250A"/>
    <w:rsid w:val="000B3722"/>
    <w:rsid w:val="000B3DC1"/>
    <w:rsid w:val="000B4CC9"/>
    <w:rsid w:val="000B5530"/>
    <w:rsid w:val="000B63C2"/>
    <w:rsid w:val="000B6D01"/>
    <w:rsid w:val="000B729D"/>
    <w:rsid w:val="000B7300"/>
    <w:rsid w:val="000B7532"/>
    <w:rsid w:val="000C0BDE"/>
    <w:rsid w:val="000C13B8"/>
    <w:rsid w:val="000C1F9A"/>
    <w:rsid w:val="000C2E0D"/>
    <w:rsid w:val="000C2F01"/>
    <w:rsid w:val="000C3756"/>
    <w:rsid w:val="000C5DA7"/>
    <w:rsid w:val="000C7579"/>
    <w:rsid w:val="000D07E0"/>
    <w:rsid w:val="000D2A7C"/>
    <w:rsid w:val="000D2F95"/>
    <w:rsid w:val="000D6136"/>
    <w:rsid w:val="000D68F4"/>
    <w:rsid w:val="000D6DB4"/>
    <w:rsid w:val="000E0F78"/>
    <w:rsid w:val="000E260F"/>
    <w:rsid w:val="000E39FA"/>
    <w:rsid w:val="000E3ACB"/>
    <w:rsid w:val="000E534A"/>
    <w:rsid w:val="000E7D28"/>
    <w:rsid w:val="000E7E5C"/>
    <w:rsid w:val="000F0CCF"/>
    <w:rsid w:val="000F1B21"/>
    <w:rsid w:val="000F262F"/>
    <w:rsid w:val="000F4DB7"/>
    <w:rsid w:val="000F5752"/>
    <w:rsid w:val="000F7194"/>
    <w:rsid w:val="000F7E13"/>
    <w:rsid w:val="0010170E"/>
    <w:rsid w:val="00102D44"/>
    <w:rsid w:val="00103CEA"/>
    <w:rsid w:val="00105102"/>
    <w:rsid w:val="00111EA7"/>
    <w:rsid w:val="00112151"/>
    <w:rsid w:val="00112AF6"/>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1E86"/>
    <w:rsid w:val="00141ED3"/>
    <w:rsid w:val="0014214D"/>
    <w:rsid w:val="0014215C"/>
    <w:rsid w:val="00142334"/>
    <w:rsid w:val="00142833"/>
    <w:rsid w:val="00142F17"/>
    <w:rsid w:val="00143159"/>
    <w:rsid w:val="001436B1"/>
    <w:rsid w:val="00144B8E"/>
    <w:rsid w:val="00144D40"/>
    <w:rsid w:val="001453AA"/>
    <w:rsid w:val="001455B5"/>
    <w:rsid w:val="00145F85"/>
    <w:rsid w:val="001462DD"/>
    <w:rsid w:val="00150138"/>
    <w:rsid w:val="00151029"/>
    <w:rsid w:val="00152AC0"/>
    <w:rsid w:val="00152CE2"/>
    <w:rsid w:val="00154831"/>
    <w:rsid w:val="00154B97"/>
    <w:rsid w:val="001551A7"/>
    <w:rsid w:val="00155B69"/>
    <w:rsid w:val="001565EF"/>
    <w:rsid w:val="00156772"/>
    <w:rsid w:val="00156793"/>
    <w:rsid w:val="00157D0E"/>
    <w:rsid w:val="00162962"/>
    <w:rsid w:val="00163127"/>
    <w:rsid w:val="00163505"/>
    <w:rsid w:val="0016371A"/>
    <w:rsid w:val="001640FD"/>
    <w:rsid w:val="00164A1E"/>
    <w:rsid w:val="00164F0E"/>
    <w:rsid w:val="00167753"/>
    <w:rsid w:val="00167ECB"/>
    <w:rsid w:val="00170BF7"/>
    <w:rsid w:val="00171EC4"/>
    <w:rsid w:val="001724E5"/>
    <w:rsid w:val="0017339B"/>
    <w:rsid w:val="00173C62"/>
    <w:rsid w:val="00173DB3"/>
    <w:rsid w:val="00174099"/>
    <w:rsid w:val="0017471C"/>
    <w:rsid w:val="00175089"/>
    <w:rsid w:val="001750C6"/>
    <w:rsid w:val="00176340"/>
    <w:rsid w:val="001763D5"/>
    <w:rsid w:val="0017668D"/>
    <w:rsid w:val="00176E83"/>
    <w:rsid w:val="0018096B"/>
    <w:rsid w:val="001812D1"/>
    <w:rsid w:val="00181518"/>
    <w:rsid w:val="00181F89"/>
    <w:rsid w:val="00182E9A"/>
    <w:rsid w:val="00183B4D"/>
    <w:rsid w:val="00183CE9"/>
    <w:rsid w:val="00184354"/>
    <w:rsid w:val="00184731"/>
    <w:rsid w:val="001854B4"/>
    <w:rsid w:val="001856DF"/>
    <w:rsid w:val="00187636"/>
    <w:rsid w:val="00187B68"/>
    <w:rsid w:val="00190027"/>
    <w:rsid w:val="001915D4"/>
    <w:rsid w:val="00191DB5"/>
    <w:rsid w:val="00193AF1"/>
    <w:rsid w:val="00193B15"/>
    <w:rsid w:val="00193C41"/>
    <w:rsid w:val="00194537"/>
    <w:rsid w:val="00195125"/>
    <w:rsid w:val="001951C6"/>
    <w:rsid w:val="00196205"/>
    <w:rsid w:val="0019654E"/>
    <w:rsid w:val="00196B6D"/>
    <w:rsid w:val="001972DA"/>
    <w:rsid w:val="001979F5"/>
    <w:rsid w:val="00197E85"/>
    <w:rsid w:val="001A0A35"/>
    <w:rsid w:val="001A1C91"/>
    <w:rsid w:val="001A2A05"/>
    <w:rsid w:val="001A324B"/>
    <w:rsid w:val="001A47B4"/>
    <w:rsid w:val="001A483B"/>
    <w:rsid w:val="001A4B77"/>
    <w:rsid w:val="001A4CED"/>
    <w:rsid w:val="001A4F96"/>
    <w:rsid w:val="001A50D3"/>
    <w:rsid w:val="001A6CE9"/>
    <w:rsid w:val="001A6E34"/>
    <w:rsid w:val="001A775B"/>
    <w:rsid w:val="001A7C67"/>
    <w:rsid w:val="001A7F25"/>
    <w:rsid w:val="001B14C1"/>
    <w:rsid w:val="001B1C1A"/>
    <w:rsid w:val="001B1F67"/>
    <w:rsid w:val="001B29ED"/>
    <w:rsid w:val="001B2C68"/>
    <w:rsid w:val="001B35B3"/>
    <w:rsid w:val="001B4C87"/>
    <w:rsid w:val="001B5078"/>
    <w:rsid w:val="001B50B5"/>
    <w:rsid w:val="001B6860"/>
    <w:rsid w:val="001B7099"/>
    <w:rsid w:val="001C01FA"/>
    <w:rsid w:val="001C3BAD"/>
    <w:rsid w:val="001C4927"/>
    <w:rsid w:val="001C5111"/>
    <w:rsid w:val="001C5DCD"/>
    <w:rsid w:val="001C5F50"/>
    <w:rsid w:val="001C6BF4"/>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28D"/>
    <w:rsid w:val="001E1AE0"/>
    <w:rsid w:val="001E1F1B"/>
    <w:rsid w:val="001E247D"/>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930"/>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279"/>
    <w:rsid w:val="0021455D"/>
    <w:rsid w:val="0021575C"/>
    <w:rsid w:val="002157B4"/>
    <w:rsid w:val="00216EAD"/>
    <w:rsid w:val="002175DF"/>
    <w:rsid w:val="00220C7E"/>
    <w:rsid w:val="002211E9"/>
    <w:rsid w:val="0022150A"/>
    <w:rsid w:val="00223553"/>
    <w:rsid w:val="002240B0"/>
    <w:rsid w:val="002269B2"/>
    <w:rsid w:val="00226FF0"/>
    <w:rsid w:val="0022713A"/>
    <w:rsid w:val="00234966"/>
    <w:rsid w:val="00235009"/>
    <w:rsid w:val="00235DF6"/>
    <w:rsid w:val="00236905"/>
    <w:rsid w:val="002405FD"/>
    <w:rsid w:val="002406A8"/>
    <w:rsid w:val="002408C4"/>
    <w:rsid w:val="0024383C"/>
    <w:rsid w:val="00244369"/>
    <w:rsid w:val="0024474A"/>
    <w:rsid w:val="00246329"/>
    <w:rsid w:val="002466DB"/>
    <w:rsid w:val="00246C42"/>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77C3D"/>
    <w:rsid w:val="00280110"/>
    <w:rsid w:val="00280D07"/>
    <w:rsid w:val="002824AD"/>
    <w:rsid w:val="002828C6"/>
    <w:rsid w:val="00282B12"/>
    <w:rsid w:val="00282BE5"/>
    <w:rsid w:val="002844DD"/>
    <w:rsid w:val="00284C90"/>
    <w:rsid w:val="00285235"/>
    <w:rsid w:val="002855E1"/>
    <w:rsid w:val="00285C28"/>
    <w:rsid w:val="00285E3D"/>
    <w:rsid w:val="00286D5E"/>
    <w:rsid w:val="00286F59"/>
    <w:rsid w:val="00287774"/>
    <w:rsid w:val="002902D6"/>
    <w:rsid w:val="00290418"/>
    <w:rsid w:val="002924E2"/>
    <w:rsid w:val="0029443E"/>
    <w:rsid w:val="00294C13"/>
    <w:rsid w:val="00294C92"/>
    <w:rsid w:val="0029688E"/>
    <w:rsid w:val="002970BA"/>
    <w:rsid w:val="002A080B"/>
    <w:rsid w:val="002A08A3"/>
    <w:rsid w:val="002A0B99"/>
    <w:rsid w:val="002A0CAB"/>
    <w:rsid w:val="002A13C4"/>
    <w:rsid w:val="002A1A5E"/>
    <w:rsid w:val="002A1B5D"/>
    <w:rsid w:val="002A23B0"/>
    <w:rsid w:val="002A24AE"/>
    <w:rsid w:val="002A32C5"/>
    <w:rsid w:val="002A3A25"/>
    <w:rsid w:val="002A55B3"/>
    <w:rsid w:val="002A5B11"/>
    <w:rsid w:val="002A6940"/>
    <w:rsid w:val="002A6BC8"/>
    <w:rsid w:val="002B30C2"/>
    <w:rsid w:val="002B46B0"/>
    <w:rsid w:val="002B6633"/>
    <w:rsid w:val="002B6874"/>
    <w:rsid w:val="002C06CA"/>
    <w:rsid w:val="002C0F83"/>
    <w:rsid w:val="002C1290"/>
    <w:rsid w:val="002C1BA4"/>
    <w:rsid w:val="002C1EB5"/>
    <w:rsid w:val="002C22C9"/>
    <w:rsid w:val="002C22D9"/>
    <w:rsid w:val="002C31F5"/>
    <w:rsid w:val="002C34E0"/>
    <w:rsid w:val="002C3585"/>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6D5B"/>
    <w:rsid w:val="002D71AD"/>
    <w:rsid w:val="002D732C"/>
    <w:rsid w:val="002D7D29"/>
    <w:rsid w:val="002D7EF9"/>
    <w:rsid w:val="002E04F6"/>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2F7D3B"/>
    <w:rsid w:val="00300307"/>
    <w:rsid w:val="0030038F"/>
    <w:rsid w:val="0030146B"/>
    <w:rsid w:val="0030174F"/>
    <w:rsid w:val="00302CB2"/>
    <w:rsid w:val="00304749"/>
    <w:rsid w:val="00304E82"/>
    <w:rsid w:val="0030585B"/>
    <w:rsid w:val="003058C8"/>
    <w:rsid w:val="00305ADF"/>
    <w:rsid w:val="0030609E"/>
    <w:rsid w:val="0030756B"/>
    <w:rsid w:val="00307918"/>
    <w:rsid w:val="003079D1"/>
    <w:rsid w:val="003101EC"/>
    <w:rsid w:val="00310211"/>
    <w:rsid w:val="0031112E"/>
    <w:rsid w:val="00311592"/>
    <w:rsid w:val="00313929"/>
    <w:rsid w:val="00314227"/>
    <w:rsid w:val="0031456F"/>
    <w:rsid w:val="00314F15"/>
    <w:rsid w:val="00315618"/>
    <w:rsid w:val="0031570C"/>
    <w:rsid w:val="00315CDA"/>
    <w:rsid w:val="00316030"/>
    <w:rsid w:val="003166F1"/>
    <w:rsid w:val="0031777A"/>
    <w:rsid w:val="00317A0C"/>
    <w:rsid w:val="00317BB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2AF"/>
    <w:rsid w:val="003673C2"/>
    <w:rsid w:val="003715ED"/>
    <w:rsid w:val="003717BD"/>
    <w:rsid w:val="00371D21"/>
    <w:rsid w:val="00371EBA"/>
    <w:rsid w:val="00372964"/>
    <w:rsid w:val="00373B6B"/>
    <w:rsid w:val="00374C63"/>
    <w:rsid w:val="00375259"/>
    <w:rsid w:val="00376970"/>
    <w:rsid w:val="00376DB3"/>
    <w:rsid w:val="003774A2"/>
    <w:rsid w:val="003805EF"/>
    <w:rsid w:val="00381E87"/>
    <w:rsid w:val="00382F3F"/>
    <w:rsid w:val="003832C9"/>
    <w:rsid w:val="00383723"/>
    <w:rsid w:val="00384850"/>
    <w:rsid w:val="00384A73"/>
    <w:rsid w:val="00385EF4"/>
    <w:rsid w:val="0038633E"/>
    <w:rsid w:val="00386F61"/>
    <w:rsid w:val="003878CD"/>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560"/>
    <w:rsid w:val="003B1BAA"/>
    <w:rsid w:val="003B25AE"/>
    <w:rsid w:val="003B2744"/>
    <w:rsid w:val="003B3207"/>
    <w:rsid w:val="003B4FE0"/>
    <w:rsid w:val="003B61C3"/>
    <w:rsid w:val="003B6C17"/>
    <w:rsid w:val="003B6F76"/>
    <w:rsid w:val="003B704B"/>
    <w:rsid w:val="003B7846"/>
    <w:rsid w:val="003B7CD6"/>
    <w:rsid w:val="003C0559"/>
    <w:rsid w:val="003C05CC"/>
    <w:rsid w:val="003C06A0"/>
    <w:rsid w:val="003C20D7"/>
    <w:rsid w:val="003C25BE"/>
    <w:rsid w:val="003C31FD"/>
    <w:rsid w:val="003C3D51"/>
    <w:rsid w:val="003C4C4B"/>
    <w:rsid w:val="003C4CA4"/>
    <w:rsid w:val="003C6DCF"/>
    <w:rsid w:val="003D09BB"/>
    <w:rsid w:val="003D1600"/>
    <w:rsid w:val="003D20AB"/>
    <w:rsid w:val="003D2A37"/>
    <w:rsid w:val="003D2DB3"/>
    <w:rsid w:val="003D3D0C"/>
    <w:rsid w:val="003D57D4"/>
    <w:rsid w:val="003D5834"/>
    <w:rsid w:val="003D59E6"/>
    <w:rsid w:val="003D5BCE"/>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48"/>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2777"/>
    <w:rsid w:val="0042715B"/>
    <w:rsid w:val="00427A90"/>
    <w:rsid w:val="00430174"/>
    <w:rsid w:val="00431A3D"/>
    <w:rsid w:val="00434E41"/>
    <w:rsid w:val="00435FB2"/>
    <w:rsid w:val="00436964"/>
    <w:rsid w:val="00441CB0"/>
    <w:rsid w:val="00442470"/>
    <w:rsid w:val="004425B3"/>
    <w:rsid w:val="0044424B"/>
    <w:rsid w:val="00447948"/>
    <w:rsid w:val="0045171E"/>
    <w:rsid w:val="00451B7F"/>
    <w:rsid w:val="00452568"/>
    <w:rsid w:val="004528D8"/>
    <w:rsid w:val="004531E2"/>
    <w:rsid w:val="00454497"/>
    <w:rsid w:val="00455B52"/>
    <w:rsid w:val="00456BED"/>
    <w:rsid w:val="004573DA"/>
    <w:rsid w:val="004601D2"/>
    <w:rsid w:val="004612FC"/>
    <w:rsid w:val="004615EA"/>
    <w:rsid w:val="00461FAB"/>
    <w:rsid w:val="00462507"/>
    <w:rsid w:val="00462A63"/>
    <w:rsid w:val="00462D3D"/>
    <w:rsid w:val="00463DBE"/>
    <w:rsid w:val="00465DA9"/>
    <w:rsid w:val="004668C0"/>
    <w:rsid w:val="00466CE8"/>
    <w:rsid w:val="004706B6"/>
    <w:rsid w:val="004708D6"/>
    <w:rsid w:val="00471659"/>
    <w:rsid w:val="00471BD0"/>
    <w:rsid w:val="00473583"/>
    <w:rsid w:val="0047393D"/>
    <w:rsid w:val="004741C4"/>
    <w:rsid w:val="00474CD1"/>
    <w:rsid w:val="004751F0"/>
    <w:rsid w:val="004756DE"/>
    <w:rsid w:val="00476E26"/>
    <w:rsid w:val="00476F3D"/>
    <w:rsid w:val="004812F3"/>
    <w:rsid w:val="00481834"/>
    <w:rsid w:val="0048268F"/>
    <w:rsid w:val="00482C23"/>
    <w:rsid w:val="00483706"/>
    <w:rsid w:val="00484C82"/>
    <w:rsid w:val="00485F0E"/>
    <w:rsid w:val="00487831"/>
    <w:rsid w:val="004903FC"/>
    <w:rsid w:val="004911F9"/>
    <w:rsid w:val="004915D1"/>
    <w:rsid w:val="00491CD7"/>
    <w:rsid w:val="00491D88"/>
    <w:rsid w:val="00493541"/>
    <w:rsid w:val="00493B9E"/>
    <w:rsid w:val="0049449D"/>
    <w:rsid w:val="004974FA"/>
    <w:rsid w:val="0049791F"/>
    <w:rsid w:val="004A0033"/>
    <w:rsid w:val="004A1B6E"/>
    <w:rsid w:val="004A446E"/>
    <w:rsid w:val="004A4FEF"/>
    <w:rsid w:val="004A5691"/>
    <w:rsid w:val="004A5EE1"/>
    <w:rsid w:val="004A7052"/>
    <w:rsid w:val="004A7DD9"/>
    <w:rsid w:val="004B0B1A"/>
    <w:rsid w:val="004B1760"/>
    <w:rsid w:val="004B1DD0"/>
    <w:rsid w:val="004B2CC1"/>
    <w:rsid w:val="004B34F5"/>
    <w:rsid w:val="004B453E"/>
    <w:rsid w:val="004B481E"/>
    <w:rsid w:val="004B4984"/>
    <w:rsid w:val="004B4EB5"/>
    <w:rsid w:val="004B54C9"/>
    <w:rsid w:val="004B5B68"/>
    <w:rsid w:val="004B6C65"/>
    <w:rsid w:val="004B6C87"/>
    <w:rsid w:val="004B7821"/>
    <w:rsid w:val="004C044E"/>
    <w:rsid w:val="004C05AB"/>
    <w:rsid w:val="004C0766"/>
    <w:rsid w:val="004C1B98"/>
    <w:rsid w:val="004C2FFC"/>
    <w:rsid w:val="004C311D"/>
    <w:rsid w:val="004C36E8"/>
    <w:rsid w:val="004C4365"/>
    <w:rsid w:val="004C48E3"/>
    <w:rsid w:val="004C4BFE"/>
    <w:rsid w:val="004C538A"/>
    <w:rsid w:val="004C5464"/>
    <w:rsid w:val="004C603F"/>
    <w:rsid w:val="004C61A8"/>
    <w:rsid w:val="004C64A2"/>
    <w:rsid w:val="004C6A6D"/>
    <w:rsid w:val="004C6AE6"/>
    <w:rsid w:val="004C6EFA"/>
    <w:rsid w:val="004D0ED5"/>
    <w:rsid w:val="004D1E36"/>
    <w:rsid w:val="004D3B59"/>
    <w:rsid w:val="004D47CC"/>
    <w:rsid w:val="004D557F"/>
    <w:rsid w:val="004D6A50"/>
    <w:rsid w:val="004D787F"/>
    <w:rsid w:val="004E0FB2"/>
    <w:rsid w:val="004E1388"/>
    <w:rsid w:val="004E2562"/>
    <w:rsid w:val="004E2987"/>
    <w:rsid w:val="004E4A8F"/>
    <w:rsid w:val="004E580C"/>
    <w:rsid w:val="004E67E6"/>
    <w:rsid w:val="004E6BCF"/>
    <w:rsid w:val="004E795D"/>
    <w:rsid w:val="004F082D"/>
    <w:rsid w:val="004F0CAE"/>
    <w:rsid w:val="004F0F12"/>
    <w:rsid w:val="004F2CD0"/>
    <w:rsid w:val="004F3183"/>
    <w:rsid w:val="004F3231"/>
    <w:rsid w:val="004F5378"/>
    <w:rsid w:val="004F63E3"/>
    <w:rsid w:val="004F6845"/>
    <w:rsid w:val="004F6A38"/>
    <w:rsid w:val="004F6B37"/>
    <w:rsid w:val="004F75C3"/>
    <w:rsid w:val="005004DF"/>
    <w:rsid w:val="0050069E"/>
    <w:rsid w:val="00504CD9"/>
    <w:rsid w:val="00505756"/>
    <w:rsid w:val="0050727F"/>
    <w:rsid w:val="00507624"/>
    <w:rsid w:val="00510037"/>
    <w:rsid w:val="005121B1"/>
    <w:rsid w:val="00512536"/>
    <w:rsid w:val="0051389C"/>
    <w:rsid w:val="005143FA"/>
    <w:rsid w:val="005146C0"/>
    <w:rsid w:val="00514EBA"/>
    <w:rsid w:val="005152CF"/>
    <w:rsid w:val="00517430"/>
    <w:rsid w:val="0051788C"/>
    <w:rsid w:val="00520016"/>
    <w:rsid w:val="00520AB8"/>
    <w:rsid w:val="00520D26"/>
    <w:rsid w:val="00521A12"/>
    <w:rsid w:val="0052220D"/>
    <w:rsid w:val="005247B2"/>
    <w:rsid w:val="0052528B"/>
    <w:rsid w:val="005254A7"/>
    <w:rsid w:val="0052593A"/>
    <w:rsid w:val="00527136"/>
    <w:rsid w:val="00530738"/>
    <w:rsid w:val="00530EF6"/>
    <w:rsid w:val="0053190B"/>
    <w:rsid w:val="00534DA4"/>
    <w:rsid w:val="00536B58"/>
    <w:rsid w:val="00537C79"/>
    <w:rsid w:val="00537E42"/>
    <w:rsid w:val="00540B63"/>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01A"/>
    <w:rsid w:val="00553421"/>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578F"/>
    <w:rsid w:val="0057632B"/>
    <w:rsid w:val="005765EA"/>
    <w:rsid w:val="005768AD"/>
    <w:rsid w:val="00576DE9"/>
    <w:rsid w:val="00577A90"/>
    <w:rsid w:val="00580FAA"/>
    <w:rsid w:val="00582F53"/>
    <w:rsid w:val="00583714"/>
    <w:rsid w:val="00583D56"/>
    <w:rsid w:val="0058435F"/>
    <w:rsid w:val="00585DB3"/>
    <w:rsid w:val="00585DB8"/>
    <w:rsid w:val="005868FD"/>
    <w:rsid w:val="00586C5A"/>
    <w:rsid w:val="005871A4"/>
    <w:rsid w:val="005912B4"/>
    <w:rsid w:val="005912E6"/>
    <w:rsid w:val="00591964"/>
    <w:rsid w:val="0059205D"/>
    <w:rsid w:val="005924EB"/>
    <w:rsid w:val="00592594"/>
    <w:rsid w:val="00592D38"/>
    <w:rsid w:val="005934E1"/>
    <w:rsid w:val="0059396E"/>
    <w:rsid w:val="00594E86"/>
    <w:rsid w:val="00595BEC"/>
    <w:rsid w:val="005960A0"/>
    <w:rsid w:val="00596A74"/>
    <w:rsid w:val="005A0746"/>
    <w:rsid w:val="005A0FCB"/>
    <w:rsid w:val="005A149A"/>
    <w:rsid w:val="005A1FB6"/>
    <w:rsid w:val="005A2077"/>
    <w:rsid w:val="005A38C7"/>
    <w:rsid w:val="005A4705"/>
    <w:rsid w:val="005A7040"/>
    <w:rsid w:val="005A7057"/>
    <w:rsid w:val="005A78B3"/>
    <w:rsid w:val="005B1159"/>
    <w:rsid w:val="005B13D3"/>
    <w:rsid w:val="005B2ADA"/>
    <w:rsid w:val="005B31DF"/>
    <w:rsid w:val="005B3B45"/>
    <w:rsid w:val="005B3DCD"/>
    <w:rsid w:val="005B435E"/>
    <w:rsid w:val="005B4A7D"/>
    <w:rsid w:val="005B7CCE"/>
    <w:rsid w:val="005C0F37"/>
    <w:rsid w:val="005C1078"/>
    <w:rsid w:val="005C2C50"/>
    <w:rsid w:val="005C2EBF"/>
    <w:rsid w:val="005C306E"/>
    <w:rsid w:val="005C31F0"/>
    <w:rsid w:val="005C3F8A"/>
    <w:rsid w:val="005C4481"/>
    <w:rsid w:val="005C6228"/>
    <w:rsid w:val="005C6E02"/>
    <w:rsid w:val="005C6E42"/>
    <w:rsid w:val="005C7DF3"/>
    <w:rsid w:val="005D027F"/>
    <w:rsid w:val="005D02C5"/>
    <w:rsid w:val="005D08A7"/>
    <w:rsid w:val="005D0DF6"/>
    <w:rsid w:val="005D1EFF"/>
    <w:rsid w:val="005D271D"/>
    <w:rsid w:val="005D5687"/>
    <w:rsid w:val="005D64F9"/>
    <w:rsid w:val="005D68BA"/>
    <w:rsid w:val="005D69A6"/>
    <w:rsid w:val="005D753D"/>
    <w:rsid w:val="005D77E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103F"/>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4F92"/>
    <w:rsid w:val="006255C8"/>
    <w:rsid w:val="00625E5E"/>
    <w:rsid w:val="006260D7"/>
    <w:rsid w:val="006269DD"/>
    <w:rsid w:val="0062742F"/>
    <w:rsid w:val="00627D24"/>
    <w:rsid w:val="00627FC9"/>
    <w:rsid w:val="00630620"/>
    <w:rsid w:val="0063123A"/>
    <w:rsid w:val="006323BE"/>
    <w:rsid w:val="006323FA"/>
    <w:rsid w:val="0063297D"/>
    <w:rsid w:val="006332CA"/>
    <w:rsid w:val="00633374"/>
    <w:rsid w:val="00634081"/>
    <w:rsid w:val="00635B53"/>
    <w:rsid w:val="00637085"/>
    <w:rsid w:val="00637367"/>
    <w:rsid w:val="00637735"/>
    <w:rsid w:val="006414E1"/>
    <w:rsid w:val="006423AF"/>
    <w:rsid w:val="00642E6C"/>
    <w:rsid w:val="00643067"/>
    <w:rsid w:val="00643366"/>
    <w:rsid w:val="00643990"/>
    <w:rsid w:val="00643C87"/>
    <w:rsid w:val="00644BB6"/>
    <w:rsid w:val="006469B8"/>
    <w:rsid w:val="00647E2B"/>
    <w:rsid w:val="00650CBD"/>
    <w:rsid w:val="00650EB6"/>
    <w:rsid w:val="00652648"/>
    <w:rsid w:val="00653103"/>
    <w:rsid w:val="00654119"/>
    <w:rsid w:val="006547FF"/>
    <w:rsid w:val="00654A99"/>
    <w:rsid w:val="0065503B"/>
    <w:rsid w:val="00655F0C"/>
    <w:rsid w:val="0065786F"/>
    <w:rsid w:val="00660BF1"/>
    <w:rsid w:val="0066415E"/>
    <w:rsid w:val="00664467"/>
    <w:rsid w:val="00666AF5"/>
    <w:rsid w:val="00666C9F"/>
    <w:rsid w:val="00667233"/>
    <w:rsid w:val="00667D9F"/>
    <w:rsid w:val="006709D8"/>
    <w:rsid w:val="00671993"/>
    <w:rsid w:val="00673513"/>
    <w:rsid w:val="00673B5A"/>
    <w:rsid w:val="00674B7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D3E"/>
    <w:rsid w:val="00686E18"/>
    <w:rsid w:val="006876F5"/>
    <w:rsid w:val="00687D3B"/>
    <w:rsid w:val="00687F3A"/>
    <w:rsid w:val="0069057D"/>
    <w:rsid w:val="006916A7"/>
    <w:rsid w:val="00691B75"/>
    <w:rsid w:val="006927B8"/>
    <w:rsid w:val="006928DD"/>
    <w:rsid w:val="00692DE3"/>
    <w:rsid w:val="006A2E4E"/>
    <w:rsid w:val="006A3A24"/>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6AE8"/>
    <w:rsid w:val="006B715E"/>
    <w:rsid w:val="006B7397"/>
    <w:rsid w:val="006B7C6A"/>
    <w:rsid w:val="006C1732"/>
    <w:rsid w:val="006C3811"/>
    <w:rsid w:val="006C39FF"/>
    <w:rsid w:val="006C3F20"/>
    <w:rsid w:val="006C5A56"/>
    <w:rsid w:val="006C5F3F"/>
    <w:rsid w:val="006C6A7B"/>
    <w:rsid w:val="006C6D48"/>
    <w:rsid w:val="006C7C5D"/>
    <w:rsid w:val="006D2553"/>
    <w:rsid w:val="006D2E50"/>
    <w:rsid w:val="006D3467"/>
    <w:rsid w:val="006D417E"/>
    <w:rsid w:val="006D5BDD"/>
    <w:rsid w:val="006D6EA5"/>
    <w:rsid w:val="006D7B6F"/>
    <w:rsid w:val="006E0030"/>
    <w:rsid w:val="006E2775"/>
    <w:rsid w:val="006E2A67"/>
    <w:rsid w:val="006E374A"/>
    <w:rsid w:val="006E3CD2"/>
    <w:rsid w:val="006E497A"/>
    <w:rsid w:val="006E5BF4"/>
    <w:rsid w:val="006E624C"/>
    <w:rsid w:val="006F0A3B"/>
    <w:rsid w:val="006F1206"/>
    <w:rsid w:val="006F1773"/>
    <w:rsid w:val="006F22DC"/>
    <w:rsid w:val="006F25F1"/>
    <w:rsid w:val="006F2E9A"/>
    <w:rsid w:val="006F339D"/>
    <w:rsid w:val="006F35FF"/>
    <w:rsid w:val="006F3860"/>
    <w:rsid w:val="006F3C5A"/>
    <w:rsid w:val="006F3FB0"/>
    <w:rsid w:val="006F419A"/>
    <w:rsid w:val="006F505C"/>
    <w:rsid w:val="006F5334"/>
    <w:rsid w:val="006F6DD3"/>
    <w:rsid w:val="006F77B3"/>
    <w:rsid w:val="006F7A8B"/>
    <w:rsid w:val="007003A4"/>
    <w:rsid w:val="00700714"/>
    <w:rsid w:val="00700AD8"/>
    <w:rsid w:val="00701352"/>
    <w:rsid w:val="007014BB"/>
    <w:rsid w:val="007020F3"/>
    <w:rsid w:val="007023FC"/>
    <w:rsid w:val="0070397D"/>
    <w:rsid w:val="00705FA0"/>
    <w:rsid w:val="007069DB"/>
    <w:rsid w:val="00711298"/>
    <w:rsid w:val="007127AA"/>
    <w:rsid w:val="007131DD"/>
    <w:rsid w:val="00713645"/>
    <w:rsid w:val="00713AB3"/>
    <w:rsid w:val="00714513"/>
    <w:rsid w:val="00715961"/>
    <w:rsid w:val="00715D77"/>
    <w:rsid w:val="00716A4D"/>
    <w:rsid w:val="00716C35"/>
    <w:rsid w:val="00716C7A"/>
    <w:rsid w:val="0072010E"/>
    <w:rsid w:val="00720FCB"/>
    <w:rsid w:val="00721284"/>
    <w:rsid w:val="00721940"/>
    <w:rsid w:val="00721DC3"/>
    <w:rsid w:val="0072205E"/>
    <w:rsid w:val="00722182"/>
    <w:rsid w:val="007239FA"/>
    <w:rsid w:val="00725127"/>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47E85"/>
    <w:rsid w:val="00750962"/>
    <w:rsid w:val="00751D5D"/>
    <w:rsid w:val="00753A2F"/>
    <w:rsid w:val="00754232"/>
    <w:rsid w:val="00754941"/>
    <w:rsid w:val="00755D59"/>
    <w:rsid w:val="00755F5A"/>
    <w:rsid w:val="0075611B"/>
    <w:rsid w:val="0075642C"/>
    <w:rsid w:val="00757264"/>
    <w:rsid w:val="00757333"/>
    <w:rsid w:val="0075760A"/>
    <w:rsid w:val="007579B7"/>
    <w:rsid w:val="00757E74"/>
    <w:rsid w:val="00760521"/>
    <w:rsid w:val="00760E1C"/>
    <w:rsid w:val="00761DDD"/>
    <w:rsid w:val="00763F0C"/>
    <w:rsid w:val="0076503B"/>
    <w:rsid w:val="00765348"/>
    <w:rsid w:val="00765627"/>
    <w:rsid w:val="007660E9"/>
    <w:rsid w:val="00767D3B"/>
    <w:rsid w:val="00767E8E"/>
    <w:rsid w:val="00767EC2"/>
    <w:rsid w:val="007705A2"/>
    <w:rsid w:val="00772267"/>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0DF0"/>
    <w:rsid w:val="00791979"/>
    <w:rsid w:val="00791ED0"/>
    <w:rsid w:val="0079437A"/>
    <w:rsid w:val="007946AD"/>
    <w:rsid w:val="007955C7"/>
    <w:rsid w:val="00795688"/>
    <w:rsid w:val="007960D9"/>
    <w:rsid w:val="007979C2"/>
    <w:rsid w:val="00797BBF"/>
    <w:rsid w:val="00797C76"/>
    <w:rsid w:val="007A02E8"/>
    <w:rsid w:val="007A11F5"/>
    <w:rsid w:val="007A272C"/>
    <w:rsid w:val="007A28CD"/>
    <w:rsid w:val="007A3751"/>
    <w:rsid w:val="007A4A57"/>
    <w:rsid w:val="007A4DF6"/>
    <w:rsid w:val="007B156E"/>
    <w:rsid w:val="007B1C2A"/>
    <w:rsid w:val="007B25FC"/>
    <w:rsid w:val="007B2E4D"/>
    <w:rsid w:val="007B5089"/>
    <w:rsid w:val="007B5D48"/>
    <w:rsid w:val="007B7B37"/>
    <w:rsid w:val="007C1AD4"/>
    <w:rsid w:val="007C1BE1"/>
    <w:rsid w:val="007C2A1F"/>
    <w:rsid w:val="007C3397"/>
    <w:rsid w:val="007C42CC"/>
    <w:rsid w:val="007C4C27"/>
    <w:rsid w:val="007C4CF6"/>
    <w:rsid w:val="007C4E3B"/>
    <w:rsid w:val="007C55B5"/>
    <w:rsid w:val="007C5B48"/>
    <w:rsid w:val="007C5F98"/>
    <w:rsid w:val="007C78D8"/>
    <w:rsid w:val="007C7F53"/>
    <w:rsid w:val="007D08E9"/>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E759B"/>
    <w:rsid w:val="007E7CC9"/>
    <w:rsid w:val="007F0597"/>
    <w:rsid w:val="007F0805"/>
    <w:rsid w:val="007F0D2F"/>
    <w:rsid w:val="007F1D9B"/>
    <w:rsid w:val="007F217D"/>
    <w:rsid w:val="007F3953"/>
    <w:rsid w:val="007F44D7"/>
    <w:rsid w:val="007F4579"/>
    <w:rsid w:val="007F52C7"/>
    <w:rsid w:val="007F5D1E"/>
    <w:rsid w:val="007F69AC"/>
    <w:rsid w:val="007F7852"/>
    <w:rsid w:val="0080002D"/>
    <w:rsid w:val="008003BA"/>
    <w:rsid w:val="00801C66"/>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6F9"/>
    <w:rsid w:val="008249EB"/>
    <w:rsid w:val="0082687C"/>
    <w:rsid w:val="00826EF7"/>
    <w:rsid w:val="0082727B"/>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67D68"/>
    <w:rsid w:val="00870E8B"/>
    <w:rsid w:val="00871C1E"/>
    <w:rsid w:val="008733D1"/>
    <w:rsid w:val="00873A64"/>
    <w:rsid w:val="00874411"/>
    <w:rsid w:val="00874497"/>
    <w:rsid w:val="0087475D"/>
    <w:rsid w:val="00874D70"/>
    <w:rsid w:val="00875056"/>
    <w:rsid w:val="00875D6B"/>
    <w:rsid w:val="00876BAE"/>
    <w:rsid w:val="00880F6C"/>
    <w:rsid w:val="008814B9"/>
    <w:rsid w:val="00882541"/>
    <w:rsid w:val="00882EE3"/>
    <w:rsid w:val="00883490"/>
    <w:rsid w:val="008839BE"/>
    <w:rsid w:val="00884840"/>
    <w:rsid w:val="00885097"/>
    <w:rsid w:val="00886B30"/>
    <w:rsid w:val="00887168"/>
    <w:rsid w:val="00887BCA"/>
    <w:rsid w:val="00887F3D"/>
    <w:rsid w:val="0089082D"/>
    <w:rsid w:val="008914A8"/>
    <w:rsid w:val="00891717"/>
    <w:rsid w:val="008931F0"/>
    <w:rsid w:val="00893C3E"/>
    <w:rsid w:val="00894968"/>
    <w:rsid w:val="00894DB3"/>
    <w:rsid w:val="0089587B"/>
    <w:rsid w:val="008961EC"/>
    <w:rsid w:val="00896383"/>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0B6B"/>
    <w:rsid w:val="008B14A6"/>
    <w:rsid w:val="008B14EF"/>
    <w:rsid w:val="008B3011"/>
    <w:rsid w:val="008B34D4"/>
    <w:rsid w:val="008B40DD"/>
    <w:rsid w:val="008B4A75"/>
    <w:rsid w:val="008B4AD9"/>
    <w:rsid w:val="008B54D0"/>
    <w:rsid w:val="008B5D6D"/>
    <w:rsid w:val="008B5E2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288D"/>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50E"/>
    <w:rsid w:val="008F3E67"/>
    <w:rsid w:val="008F4B80"/>
    <w:rsid w:val="008F5913"/>
    <w:rsid w:val="008F65CC"/>
    <w:rsid w:val="008F726A"/>
    <w:rsid w:val="008F763E"/>
    <w:rsid w:val="008F791D"/>
    <w:rsid w:val="009007BC"/>
    <w:rsid w:val="0090184D"/>
    <w:rsid w:val="00902428"/>
    <w:rsid w:val="009024FC"/>
    <w:rsid w:val="009027A1"/>
    <w:rsid w:val="00903169"/>
    <w:rsid w:val="009034A8"/>
    <w:rsid w:val="00903602"/>
    <w:rsid w:val="00903FE6"/>
    <w:rsid w:val="00904A61"/>
    <w:rsid w:val="0090694E"/>
    <w:rsid w:val="00907193"/>
    <w:rsid w:val="00910374"/>
    <w:rsid w:val="009113EF"/>
    <w:rsid w:val="00912022"/>
    <w:rsid w:val="00913336"/>
    <w:rsid w:val="00913D18"/>
    <w:rsid w:val="00913D52"/>
    <w:rsid w:val="00914860"/>
    <w:rsid w:val="00914887"/>
    <w:rsid w:val="00914C36"/>
    <w:rsid w:val="00916795"/>
    <w:rsid w:val="00916F2A"/>
    <w:rsid w:val="00920BB9"/>
    <w:rsid w:val="00921B90"/>
    <w:rsid w:val="00922F49"/>
    <w:rsid w:val="00923AE8"/>
    <w:rsid w:val="009243D1"/>
    <w:rsid w:val="00924F7C"/>
    <w:rsid w:val="00926DE1"/>
    <w:rsid w:val="00926FBB"/>
    <w:rsid w:val="0092727C"/>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16DF"/>
    <w:rsid w:val="0095326C"/>
    <w:rsid w:val="009536C7"/>
    <w:rsid w:val="00954050"/>
    <w:rsid w:val="00954D6E"/>
    <w:rsid w:val="00955582"/>
    <w:rsid w:val="00956888"/>
    <w:rsid w:val="00956A2B"/>
    <w:rsid w:val="0095713A"/>
    <w:rsid w:val="00957196"/>
    <w:rsid w:val="009578CB"/>
    <w:rsid w:val="009612BB"/>
    <w:rsid w:val="00961A04"/>
    <w:rsid w:val="00961AF1"/>
    <w:rsid w:val="0096237B"/>
    <w:rsid w:val="009629F8"/>
    <w:rsid w:val="00963E78"/>
    <w:rsid w:val="00964158"/>
    <w:rsid w:val="009641C3"/>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22"/>
    <w:rsid w:val="00980436"/>
    <w:rsid w:val="00981255"/>
    <w:rsid w:val="009813BB"/>
    <w:rsid w:val="0098295F"/>
    <w:rsid w:val="00982D81"/>
    <w:rsid w:val="00982F95"/>
    <w:rsid w:val="0098352A"/>
    <w:rsid w:val="00983878"/>
    <w:rsid w:val="00984332"/>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60A"/>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0E4D"/>
    <w:rsid w:val="009E10EF"/>
    <w:rsid w:val="009E28E0"/>
    <w:rsid w:val="009E31A6"/>
    <w:rsid w:val="009E3D29"/>
    <w:rsid w:val="009E4142"/>
    <w:rsid w:val="009E42FD"/>
    <w:rsid w:val="009E4F41"/>
    <w:rsid w:val="009E50E4"/>
    <w:rsid w:val="009E706F"/>
    <w:rsid w:val="009E7FEB"/>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01C1"/>
    <w:rsid w:val="00A016EA"/>
    <w:rsid w:val="00A035B7"/>
    <w:rsid w:val="00A04DA4"/>
    <w:rsid w:val="00A05174"/>
    <w:rsid w:val="00A05255"/>
    <w:rsid w:val="00A0676A"/>
    <w:rsid w:val="00A07BED"/>
    <w:rsid w:val="00A10107"/>
    <w:rsid w:val="00A10574"/>
    <w:rsid w:val="00A10953"/>
    <w:rsid w:val="00A10AB9"/>
    <w:rsid w:val="00A111A4"/>
    <w:rsid w:val="00A11B62"/>
    <w:rsid w:val="00A12843"/>
    <w:rsid w:val="00A131F8"/>
    <w:rsid w:val="00A13225"/>
    <w:rsid w:val="00A1450D"/>
    <w:rsid w:val="00A16AA2"/>
    <w:rsid w:val="00A2049A"/>
    <w:rsid w:val="00A20CF2"/>
    <w:rsid w:val="00A20E4F"/>
    <w:rsid w:val="00A21E81"/>
    <w:rsid w:val="00A220D8"/>
    <w:rsid w:val="00A2261E"/>
    <w:rsid w:val="00A22D76"/>
    <w:rsid w:val="00A231C9"/>
    <w:rsid w:val="00A2513D"/>
    <w:rsid w:val="00A264DF"/>
    <w:rsid w:val="00A31330"/>
    <w:rsid w:val="00A31871"/>
    <w:rsid w:val="00A33C2D"/>
    <w:rsid w:val="00A36850"/>
    <w:rsid w:val="00A36A22"/>
    <w:rsid w:val="00A37327"/>
    <w:rsid w:val="00A37E30"/>
    <w:rsid w:val="00A41D1A"/>
    <w:rsid w:val="00A42710"/>
    <w:rsid w:val="00A42E7D"/>
    <w:rsid w:val="00A43974"/>
    <w:rsid w:val="00A43C3A"/>
    <w:rsid w:val="00A43D2F"/>
    <w:rsid w:val="00A460AC"/>
    <w:rsid w:val="00A47F71"/>
    <w:rsid w:val="00A50449"/>
    <w:rsid w:val="00A505F0"/>
    <w:rsid w:val="00A50CF2"/>
    <w:rsid w:val="00A51489"/>
    <w:rsid w:val="00A51BC0"/>
    <w:rsid w:val="00A525C4"/>
    <w:rsid w:val="00A5370D"/>
    <w:rsid w:val="00A556D7"/>
    <w:rsid w:val="00A557EE"/>
    <w:rsid w:val="00A55CBB"/>
    <w:rsid w:val="00A569D6"/>
    <w:rsid w:val="00A575C7"/>
    <w:rsid w:val="00A5775F"/>
    <w:rsid w:val="00A6049E"/>
    <w:rsid w:val="00A60EE4"/>
    <w:rsid w:val="00A619B6"/>
    <w:rsid w:val="00A62D8F"/>
    <w:rsid w:val="00A64125"/>
    <w:rsid w:val="00A64AD7"/>
    <w:rsid w:val="00A657A3"/>
    <w:rsid w:val="00A6629E"/>
    <w:rsid w:val="00A6678C"/>
    <w:rsid w:val="00A67247"/>
    <w:rsid w:val="00A6774C"/>
    <w:rsid w:val="00A67851"/>
    <w:rsid w:val="00A67B59"/>
    <w:rsid w:val="00A700C1"/>
    <w:rsid w:val="00A706CD"/>
    <w:rsid w:val="00A71564"/>
    <w:rsid w:val="00A721BB"/>
    <w:rsid w:val="00A723DC"/>
    <w:rsid w:val="00A7335D"/>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2CC6"/>
    <w:rsid w:val="00A937D4"/>
    <w:rsid w:val="00A942A9"/>
    <w:rsid w:val="00A94365"/>
    <w:rsid w:val="00A94FE9"/>
    <w:rsid w:val="00A9556B"/>
    <w:rsid w:val="00A96AB7"/>
    <w:rsid w:val="00AA0410"/>
    <w:rsid w:val="00AA07AF"/>
    <w:rsid w:val="00AA1774"/>
    <w:rsid w:val="00AA1AE8"/>
    <w:rsid w:val="00AA235E"/>
    <w:rsid w:val="00AA361C"/>
    <w:rsid w:val="00AA3EC9"/>
    <w:rsid w:val="00AA3F6B"/>
    <w:rsid w:val="00AA55B8"/>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CF9"/>
    <w:rsid w:val="00AC1FF4"/>
    <w:rsid w:val="00AC2A39"/>
    <w:rsid w:val="00AC2AF1"/>
    <w:rsid w:val="00AC2D59"/>
    <w:rsid w:val="00AC37C8"/>
    <w:rsid w:val="00AC6310"/>
    <w:rsid w:val="00AC6417"/>
    <w:rsid w:val="00AC6C4C"/>
    <w:rsid w:val="00AC7EA7"/>
    <w:rsid w:val="00AD02B5"/>
    <w:rsid w:val="00AD1206"/>
    <w:rsid w:val="00AD217C"/>
    <w:rsid w:val="00AD27E2"/>
    <w:rsid w:val="00AD2E26"/>
    <w:rsid w:val="00AD3559"/>
    <w:rsid w:val="00AD45DD"/>
    <w:rsid w:val="00AD588A"/>
    <w:rsid w:val="00AD640D"/>
    <w:rsid w:val="00AD6805"/>
    <w:rsid w:val="00AD6E18"/>
    <w:rsid w:val="00AD6FC2"/>
    <w:rsid w:val="00AD7CAC"/>
    <w:rsid w:val="00AD7FF9"/>
    <w:rsid w:val="00AE1E2C"/>
    <w:rsid w:val="00AE7E67"/>
    <w:rsid w:val="00AF0C1F"/>
    <w:rsid w:val="00AF1DD4"/>
    <w:rsid w:val="00AF1FEE"/>
    <w:rsid w:val="00AF23A3"/>
    <w:rsid w:val="00AF3516"/>
    <w:rsid w:val="00AF42FA"/>
    <w:rsid w:val="00AF436E"/>
    <w:rsid w:val="00AF4B27"/>
    <w:rsid w:val="00AF57F4"/>
    <w:rsid w:val="00AF5A2F"/>
    <w:rsid w:val="00AF734F"/>
    <w:rsid w:val="00AF7AB9"/>
    <w:rsid w:val="00B0128E"/>
    <w:rsid w:val="00B0197E"/>
    <w:rsid w:val="00B01A2D"/>
    <w:rsid w:val="00B02B18"/>
    <w:rsid w:val="00B0348D"/>
    <w:rsid w:val="00B035CF"/>
    <w:rsid w:val="00B03884"/>
    <w:rsid w:val="00B051EA"/>
    <w:rsid w:val="00B05C0C"/>
    <w:rsid w:val="00B05C15"/>
    <w:rsid w:val="00B0656B"/>
    <w:rsid w:val="00B075F8"/>
    <w:rsid w:val="00B11156"/>
    <w:rsid w:val="00B13145"/>
    <w:rsid w:val="00B157AD"/>
    <w:rsid w:val="00B17D12"/>
    <w:rsid w:val="00B17D79"/>
    <w:rsid w:val="00B17F8E"/>
    <w:rsid w:val="00B21107"/>
    <w:rsid w:val="00B2319F"/>
    <w:rsid w:val="00B251FA"/>
    <w:rsid w:val="00B279D3"/>
    <w:rsid w:val="00B27C48"/>
    <w:rsid w:val="00B3003E"/>
    <w:rsid w:val="00B30177"/>
    <w:rsid w:val="00B318AB"/>
    <w:rsid w:val="00B31F0B"/>
    <w:rsid w:val="00B32F58"/>
    <w:rsid w:val="00B333A2"/>
    <w:rsid w:val="00B33CD3"/>
    <w:rsid w:val="00B3477A"/>
    <w:rsid w:val="00B34B9E"/>
    <w:rsid w:val="00B3589F"/>
    <w:rsid w:val="00B36521"/>
    <w:rsid w:val="00B37D28"/>
    <w:rsid w:val="00B405D3"/>
    <w:rsid w:val="00B41E53"/>
    <w:rsid w:val="00B420F7"/>
    <w:rsid w:val="00B42F71"/>
    <w:rsid w:val="00B43233"/>
    <w:rsid w:val="00B435D4"/>
    <w:rsid w:val="00B439AD"/>
    <w:rsid w:val="00B44286"/>
    <w:rsid w:val="00B45146"/>
    <w:rsid w:val="00B4540D"/>
    <w:rsid w:val="00B45ED3"/>
    <w:rsid w:val="00B47868"/>
    <w:rsid w:val="00B47DEE"/>
    <w:rsid w:val="00B51803"/>
    <w:rsid w:val="00B518CE"/>
    <w:rsid w:val="00B51C76"/>
    <w:rsid w:val="00B523FD"/>
    <w:rsid w:val="00B52AE7"/>
    <w:rsid w:val="00B54802"/>
    <w:rsid w:val="00B55B74"/>
    <w:rsid w:val="00B5714E"/>
    <w:rsid w:val="00B57513"/>
    <w:rsid w:val="00B608C9"/>
    <w:rsid w:val="00B61D77"/>
    <w:rsid w:val="00B61F0B"/>
    <w:rsid w:val="00B62827"/>
    <w:rsid w:val="00B63DE5"/>
    <w:rsid w:val="00B64B3B"/>
    <w:rsid w:val="00B651FF"/>
    <w:rsid w:val="00B653DB"/>
    <w:rsid w:val="00B65BA5"/>
    <w:rsid w:val="00B6601A"/>
    <w:rsid w:val="00B66607"/>
    <w:rsid w:val="00B668C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63D7"/>
    <w:rsid w:val="00B7683F"/>
    <w:rsid w:val="00B779E8"/>
    <w:rsid w:val="00B82027"/>
    <w:rsid w:val="00B82D51"/>
    <w:rsid w:val="00B832B2"/>
    <w:rsid w:val="00B83750"/>
    <w:rsid w:val="00B85855"/>
    <w:rsid w:val="00B8603A"/>
    <w:rsid w:val="00B86CE2"/>
    <w:rsid w:val="00B86F4F"/>
    <w:rsid w:val="00B9061A"/>
    <w:rsid w:val="00B90781"/>
    <w:rsid w:val="00B909A3"/>
    <w:rsid w:val="00B90E99"/>
    <w:rsid w:val="00B928A6"/>
    <w:rsid w:val="00B92DF7"/>
    <w:rsid w:val="00B937FE"/>
    <w:rsid w:val="00B94893"/>
    <w:rsid w:val="00B954B0"/>
    <w:rsid w:val="00B96712"/>
    <w:rsid w:val="00B97782"/>
    <w:rsid w:val="00BA010F"/>
    <w:rsid w:val="00BA0E1A"/>
    <w:rsid w:val="00BA1742"/>
    <w:rsid w:val="00BA2597"/>
    <w:rsid w:val="00BA2981"/>
    <w:rsid w:val="00BA2EC5"/>
    <w:rsid w:val="00BA3264"/>
    <w:rsid w:val="00BA6948"/>
    <w:rsid w:val="00BA6B64"/>
    <w:rsid w:val="00BB0031"/>
    <w:rsid w:val="00BB10D6"/>
    <w:rsid w:val="00BB1ACE"/>
    <w:rsid w:val="00BB1DBE"/>
    <w:rsid w:val="00BB2053"/>
    <w:rsid w:val="00BB3285"/>
    <w:rsid w:val="00BB337A"/>
    <w:rsid w:val="00BB499D"/>
    <w:rsid w:val="00BB4C79"/>
    <w:rsid w:val="00BB68B2"/>
    <w:rsid w:val="00BC0418"/>
    <w:rsid w:val="00BC1D15"/>
    <w:rsid w:val="00BC236A"/>
    <w:rsid w:val="00BC2A3B"/>
    <w:rsid w:val="00BC3CF8"/>
    <w:rsid w:val="00BC458A"/>
    <w:rsid w:val="00BC50B2"/>
    <w:rsid w:val="00BC5C50"/>
    <w:rsid w:val="00BC62C3"/>
    <w:rsid w:val="00BC68D9"/>
    <w:rsid w:val="00BC6905"/>
    <w:rsid w:val="00BC74E3"/>
    <w:rsid w:val="00BD1661"/>
    <w:rsid w:val="00BD1BC2"/>
    <w:rsid w:val="00BD244B"/>
    <w:rsid w:val="00BD2FB1"/>
    <w:rsid w:val="00BD3355"/>
    <w:rsid w:val="00BD3FBE"/>
    <w:rsid w:val="00BD4CEA"/>
    <w:rsid w:val="00BD55F1"/>
    <w:rsid w:val="00BD5D52"/>
    <w:rsid w:val="00BD6884"/>
    <w:rsid w:val="00BD6957"/>
    <w:rsid w:val="00BE0641"/>
    <w:rsid w:val="00BE16CB"/>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C71"/>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5F3"/>
    <w:rsid w:val="00C30FE3"/>
    <w:rsid w:val="00C331EC"/>
    <w:rsid w:val="00C33325"/>
    <w:rsid w:val="00C335BB"/>
    <w:rsid w:val="00C34358"/>
    <w:rsid w:val="00C372C1"/>
    <w:rsid w:val="00C40EEF"/>
    <w:rsid w:val="00C414D8"/>
    <w:rsid w:val="00C43DA1"/>
    <w:rsid w:val="00C44122"/>
    <w:rsid w:val="00C45969"/>
    <w:rsid w:val="00C46372"/>
    <w:rsid w:val="00C51093"/>
    <w:rsid w:val="00C52006"/>
    <w:rsid w:val="00C52318"/>
    <w:rsid w:val="00C523F7"/>
    <w:rsid w:val="00C53CDB"/>
    <w:rsid w:val="00C54FA3"/>
    <w:rsid w:val="00C57378"/>
    <w:rsid w:val="00C57C04"/>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334"/>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4FBD"/>
    <w:rsid w:val="00C85D1E"/>
    <w:rsid w:val="00C8607B"/>
    <w:rsid w:val="00C8666F"/>
    <w:rsid w:val="00C90A42"/>
    <w:rsid w:val="00C9184D"/>
    <w:rsid w:val="00C919F4"/>
    <w:rsid w:val="00C92961"/>
    <w:rsid w:val="00C93360"/>
    <w:rsid w:val="00C949E1"/>
    <w:rsid w:val="00C95328"/>
    <w:rsid w:val="00C95753"/>
    <w:rsid w:val="00C9652C"/>
    <w:rsid w:val="00C96B64"/>
    <w:rsid w:val="00C96FA7"/>
    <w:rsid w:val="00C97D2C"/>
    <w:rsid w:val="00CA00F1"/>
    <w:rsid w:val="00CA01B6"/>
    <w:rsid w:val="00CA02BC"/>
    <w:rsid w:val="00CA0AE7"/>
    <w:rsid w:val="00CA1C42"/>
    <w:rsid w:val="00CA1E37"/>
    <w:rsid w:val="00CA2AFC"/>
    <w:rsid w:val="00CA4049"/>
    <w:rsid w:val="00CA483D"/>
    <w:rsid w:val="00CA5505"/>
    <w:rsid w:val="00CA56A2"/>
    <w:rsid w:val="00CA74ED"/>
    <w:rsid w:val="00CB0DC7"/>
    <w:rsid w:val="00CB22D9"/>
    <w:rsid w:val="00CB2677"/>
    <w:rsid w:val="00CB448C"/>
    <w:rsid w:val="00CB4FDE"/>
    <w:rsid w:val="00CB610A"/>
    <w:rsid w:val="00CB7365"/>
    <w:rsid w:val="00CC009F"/>
    <w:rsid w:val="00CC024A"/>
    <w:rsid w:val="00CC0ADF"/>
    <w:rsid w:val="00CC0D9F"/>
    <w:rsid w:val="00CC0EBB"/>
    <w:rsid w:val="00CC1CDA"/>
    <w:rsid w:val="00CC1FF3"/>
    <w:rsid w:val="00CC3811"/>
    <w:rsid w:val="00CC3FFF"/>
    <w:rsid w:val="00CC489F"/>
    <w:rsid w:val="00CC4D66"/>
    <w:rsid w:val="00CC6A27"/>
    <w:rsid w:val="00CC6C3F"/>
    <w:rsid w:val="00CC7196"/>
    <w:rsid w:val="00CD0A33"/>
    <w:rsid w:val="00CD1D5E"/>
    <w:rsid w:val="00CD1F1B"/>
    <w:rsid w:val="00CD25D1"/>
    <w:rsid w:val="00CD30B0"/>
    <w:rsid w:val="00CD365A"/>
    <w:rsid w:val="00CD3E28"/>
    <w:rsid w:val="00CD48FA"/>
    <w:rsid w:val="00CD568E"/>
    <w:rsid w:val="00CE01A1"/>
    <w:rsid w:val="00CE0547"/>
    <w:rsid w:val="00CE1C8F"/>
    <w:rsid w:val="00CE2004"/>
    <w:rsid w:val="00CE2488"/>
    <w:rsid w:val="00CE36C2"/>
    <w:rsid w:val="00CE4BC1"/>
    <w:rsid w:val="00CE6B4A"/>
    <w:rsid w:val="00CE7E95"/>
    <w:rsid w:val="00CF0CB4"/>
    <w:rsid w:val="00CF10C8"/>
    <w:rsid w:val="00CF13C6"/>
    <w:rsid w:val="00CF252E"/>
    <w:rsid w:val="00CF2557"/>
    <w:rsid w:val="00CF27EB"/>
    <w:rsid w:val="00CF3309"/>
    <w:rsid w:val="00CF3768"/>
    <w:rsid w:val="00CF4BEF"/>
    <w:rsid w:val="00CF4D54"/>
    <w:rsid w:val="00CF4F07"/>
    <w:rsid w:val="00CF64B2"/>
    <w:rsid w:val="00CF6C13"/>
    <w:rsid w:val="00CF7CC5"/>
    <w:rsid w:val="00D0090B"/>
    <w:rsid w:val="00D00BE9"/>
    <w:rsid w:val="00D010A9"/>
    <w:rsid w:val="00D01EB5"/>
    <w:rsid w:val="00D024A5"/>
    <w:rsid w:val="00D02632"/>
    <w:rsid w:val="00D0297C"/>
    <w:rsid w:val="00D03800"/>
    <w:rsid w:val="00D047FF"/>
    <w:rsid w:val="00D04B81"/>
    <w:rsid w:val="00D05584"/>
    <w:rsid w:val="00D065C9"/>
    <w:rsid w:val="00D06637"/>
    <w:rsid w:val="00D0679A"/>
    <w:rsid w:val="00D06BD8"/>
    <w:rsid w:val="00D0764C"/>
    <w:rsid w:val="00D10EA1"/>
    <w:rsid w:val="00D11D49"/>
    <w:rsid w:val="00D12301"/>
    <w:rsid w:val="00D12845"/>
    <w:rsid w:val="00D12A69"/>
    <w:rsid w:val="00D1350E"/>
    <w:rsid w:val="00D16010"/>
    <w:rsid w:val="00D162A7"/>
    <w:rsid w:val="00D16755"/>
    <w:rsid w:val="00D16955"/>
    <w:rsid w:val="00D20266"/>
    <w:rsid w:val="00D211C2"/>
    <w:rsid w:val="00D2202A"/>
    <w:rsid w:val="00D22451"/>
    <w:rsid w:val="00D24B29"/>
    <w:rsid w:val="00D25BB9"/>
    <w:rsid w:val="00D2607D"/>
    <w:rsid w:val="00D260A4"/>
    <w:rsid w:val="00D2611C"/>
    <w:rsid w:val="00D30D13"/>
    <w:rsid w:val="00D32650"/>
    <w:rsid w:val="00D33204"/>
    <w:rsid w:val="00D35E4F"/>
    <w:rsid w:val="00D36945"/>
    <w:rsid w:val="00D42315"/>
    <w:rsid w:val="00D426F7"/>
    <w:rsid w:val="00D45F54"/>
    <w:rsid w:val="00D46E6A"/>
    <w:rsid w:val="00D46FCF"/>
    <w:rsid w:val="00D47A19"/>
    <w:rsid w:val="00D50339"/>
    <w:rsid w:val="00D50A4D"/>
    <w:rsid w:val="00D50ABA"/>
    <w:rsid w:val="00D51953"/>
    <w:rsid w:val="00D51AEC"/>
    <w:rsid w:val="00D53390"/>
    <w:rsid w:val="00D53970"/>
    <w:rsid w:val="00D54400"/>
    <w:rsid w:val="00D55E22"/>
    <w:rsid w:val="00D569B3"/>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8"/>
    <w:rsid w:val="00D779A9"/>
    <w:rsid w:val="00D803A5"/>
    <w:rsid w:val="00D803EF"/>
    <w:rsid w:val="00D80976"/>
    <w:rsid w:val="00D821B1"/>
    <w:rsid w:val="00D82458"/>
    <w:rsid w:val="00D83F70"/>
    <w:rsid w:val="00D84325"/>
    <w:rsid w:val="00D84588"/>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549B"/>
    <w:rsid w:val="00DB705E"/>
    <w:rsid w:val="00DB7463"/>
    <w:rsid w:val="00DB765C"/>
    <w:rsid w:val="00DC0F7D"/>
    <w:rsid w:val="00DC1237"/>
    <w:rsid w:val="00DC1498"/>
    <w:rsid w:val="00DC1C27"/>
    <w:rsid w:val="00DC243F"/>
    <w:rsid w:val="00DC4A3E"/>
    <w:rsid w:val="00DC50A3"/>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2FAF"/>
    <w:rsid w:val="00DE4308"/>
    <w:rsid w:val="00DE57B5"/>
    <w:rsid w:val="00DE60A7"/>
    <w:rsid w:val="00DE6A06"/>
    <w:rsid w:val="00DE6BE7"/>
    <w:rsid w:val="00DF0135"/>
    <w:rsid w:val="00DF0421"/>
    <w:rsid w:val="00DF0FC2"/>
    <w:rsid w:val="00DF5C9D"/>
    <w:rsid w:val="00DF6848"/>
    <w:rsid w:val="00DF6D03"/>
    <w:rsid w:val="00DF7342"/>
    <w:rsid w:val="00E0003D"/>
    <w:rsid w:val="00E0105A"/>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17CCD"/>
    <w:rsid w:val="00E23468"/>
    <w:rsid w:val="00E23D93"/>
    <w:rsid w:val="00E24A62"/>
    <w:rsid w:val="00E250A8"/>
    <w:rsid w:val="00E26235"/>
    <w:rsid w:val="00E2694B"/>
    <w:rsid w:val="00E27383"/>
    <w:rsid w:val="00E2764E"/>
    <w:rsid w:val="00E279E7"/>
    <w:rsid w:val="00E33CD6"/>
    <w:rsid w:val="00E352BD"/>
    <w:rsid w:val="00E40A92"/>
    <w:rsid w:val="00E4244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57192"/>
    <w:rsid w:val="00E6083C"/>
    <w:rsid w:val="00E6153A"/>
    <w:rsid w:val="00E623CB"/>
    <w:rsid w:val="00E62CE6"/>
    <w:rsid w:val="00E636F1"/>
    <w:rsid w:val="00E647BD"/>
    <w:rsid w:val="00E64FEA"/>
    <w:rsid w:val="00E65116"/>
    <w:rsid w:val="00E66CEC"/>
    <w:rsid w:val="00E67C83"/>
    <w:rsid w:val="00E71398"/>
    <w:rsid w:val="00E72235"/>
    <w:rsid w:val="00E75E09"/>
    <w:rsid w:val="00E76A79"/>
    <w:rsid w:val="00E779EE"/>
    <w:rsid w:val="00E80D29"/>
    <w:rsid w:val="00E80D36"/>
    <w:rsid w:val="00E82981"/>
    <w:rsid w:val="00E829C3"/>
    <w:rsid w:val="00E82F25"/>
    <w:rsid w:val="00E8342B"/>
    <w:rsid w:val="00E84E28"/>
    <w:rsid w:val="00E85364"/>
    <w:rsid w:val="00E8598B"/>
    <w:rsid w:val="00E870DD"/>
    <w:rsid w:val="00E8713B"/>
    <w:rsid w:val="00E87CB5"/>
    <w:rsid w:val="00E87DE5"/>
    <w:rsid w:val="00E90DDD"/>
    <w:rsid w:val="00E92D95"/>
    <w:rsid w:val="00E93867"/>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775"/>
    <w:rsid w:val="00EA699C"/>
    <w:rsid w:val="00EA75AD"/>
    <w:rsid w:val="00EA7BCA"/>
    <w:rsid w:val="00EB117A"/>
    <w:rsid w:val="00EB2CAF"/>
    <w:rsid w:val="00EB3E36"/>
    <w:rsid w:val="00EB6961"/>
    <w:rsid w:val="00EB74EB"/>
    <w:rsid w:val="00EC1CFE"/>
    <w:rsid w:val="00EC21DD"/>
    <w:rsid w:val="00EC321F"/>
    <w:rsid w:val="00EC4078"/>
    <w:rsid w:val="00EC4942"/>
    <w:rsid w:val="00EC6601"/>
    <w:rsid w:val="00EC6F8A"/>
    <w:rsid w:val="00EC790C"/>
    <w:rsid w:val="00ED0410"/>
    <w:rsid w:val="00ED1043"/>
    <w:rsid w:val="00ED106B"/>
    <w:rsid w:val="00ED19C4"/>
    <w:rsid w:val="00ED1EB2"/>
    <w:rsid w:val="00ED2B93"/>
    <w:rsid w:val="00ED2BDC"/>
    <w:rsid w:val="00ED2F7D"/>
    <w:rsid w:val="00ED3765"/>
    <w:rsid w:val="00ED3977"/>
    <w:rsid w:val="00ED490A"/>
    <w:rsid w:val="00ED4AB6"/>
    <w:rsid w:val="00ED4DD3"/>
    <w:rsid w:val="00ED6717"/>
    <w:rsid w:val="00ED76FD"/>
    <w:rsid w:val="00ED7D45"/>
    <w:rsid w:val="00EE10F1"/>
    <w:rsid w:val="00EE144B"/>
    <w:rsid w:val="00EE1CDB"/>
    <w:rsid w:val="00EE32C8"/>
    <w:rsid w:val="00EE3C7E"/>
    <w:rsid w:val="00EE7084"/>
    <w:rsid w:val="00EE74B3"/>
    <w:rsid w:val="00EF035B"/>
    <w:rsid w:val="00EF072A"/>
    <w:rsid w:val="00EF2C15"/>
    <w:rsid w:val="00EF321F"/>
    <w:rsid w:val="00EF35CF"/>
    <w:rsid w:val="00EF496A"/>
    <w:rsid w:val="00EF532F"/>
    <w:rsid w:val="00EF576C"/>
    <w:rsid w:val="00EF580B"/>
    <w:rsid w:val="00EF6192"/>
    <w:rsid w:val="00EF656C"/>
    <w:rsid w:val="00EF71CB"/>
    <w:rsid w:val="00F00AFD"/>
    <w:rsid w:val="00F025C6"/>
    <w:rsid w:val="00F0320F"/>
    <w:rsid w:val="00F04ECD"/>
    <w:rsid w:val="00F06A27"/>
    <w:rsid w:val="00F06BD5"/>
    <w:rsid w:val="00F07245"/>
    <w:rsid w:val="00F07752"/>
    <w:rsid w:val="00F10802"/>
    <w:rsid w:val="00F10CAD"/>
    <w:rsid w:val="00F123EA"/>
    <w:rsid w:val="00F12BD5"/>
    <w:rsid w:val="00F12E2B"/>
    <w:rsid w:val="00F13162"/>
    <w:rsid w:val="00F138F1"/>
    <w:rsid w:val="00F14809"/>
    <w:rsid w:val="00F14B6B"/>
    <w:rsid w:val="00F14DCA"/>
    <w:rsid w:val="00F14E6A"/>
    <w:rsid w:val="00F14E7A"/>
    <w:rsid w:val="00F154BE"/>
    <w:rsid w:val="00F167E8"/>
    <w:rsid w:val="00F215A9"/>
    <w:rsid w:val="00F22991"/>
    <w:rsid w:val="00F22E11"/>
    <w:rsid w:val="00F23CF9"/>
    <w:rsid w:val="00F25A2E"/>
    <w:rsid w:val="00F271C1"/>
    <w:rsid w:val="00F275A1"/>
    <w:rsid w:val="00F2795A"/>
    <w:rsid w:val="00F31692"/>
    <w:rsid w:val="00F328F6"/>
    <w:rsid w:val="00F338C2"/>
    <w:rsid w:val="00F33DF5"/>
    <w:rsid w:val="00F3429C"/>
    <w:rsid w:val="00F3603A"/>
    <w:rsid w:val="00F36147"/>
    <w:rsid w:val="00F36337"/>
    <w:rsid w:val="00F364CB"/>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619"/>
    <w:rsid w:val="00F558A5"/>
    <w:rsid w:val="00F63705"/>
    <w:rsid w:val="00F63B22"/>
    <w:rsid w:val="00F64208"/>
    <w:rsid w:val="00F6441E"/>
    <w:rsid w:val="00F6445A"/>
    <w:rsid w:val="00F6456A"/>
    <w:rsid w:val="00F65345"/>
    <w:rsid w:val="00F654DA"/>
    <w:rsid w:val="00F65914"/>
    <w:rsid w:val="00F674E1"/>
    <w:rsid w:val="00F67E60"/>
    <w:rsid w:val="00F70BD2"/>
    <w:rsid w:val="00F70E85"/>
    <w:rsid w:val="00F714B5"/>
    <w:rsid w:val="00F71609"/>
    <w:rsid w:val="00F71B02"/>
    <w:rsid w:val="00F72244"/>
    <w:rsid w:val="00F724A5"/>
    <w:rsid w:val="00F72B13"/>
    <w:rsid w:val="00F72B23"/>
    <w:rsid w:val="00F72F0E"/>
    <w:rsid w:val="00F7313C"/>
    <w:rsid w:val="00F746A1"/>
    <w:rsid w:val="00F74B4E"/>
    <w:rsid w:val="00F74CC4"/>
    <w:rsid w:val="00F7693B"/>
    <w:rsid w:val="00F7721D"/>
    <w:rsid w:val="00F773F0"/>
    <w:rsid w:val="00F77897"/>
    <w:rsid w:val="00F8149B"/>
    <w:rsid w:val="00F81502"/>
    <w:rsid w:val="00F82804"/>
    <w:rsid w:val="00F828B0"/>
    <w:rsid w:val="00F831D8"/>
    <w:rsid w:val="00F83715"/>
    <w:rsid w:val="00F84D87"/>
    <w:rsid w:val="00F851B4"/>
    <w:rsid w:val="00F86C80"/>
    <w:rsid w:val="00F87838"/>
    <w:rsid w:val="00F9200B"/>
    <w:rsid w:val="00F92534"/>
    <w:rsid w:val="00F9338B"/>
    <w:rsid w:val="00F939A7"/>
    <w:rsid w:val="00F9430B"/>
    <w:rsid w:val="00F944AA"/>
    <w:rsid w:val="00F94E22"/>
    <w:rsid w:val="00F94EDE"/>
    <w:rsid w:val="00F951F8"/>
    <w:rsid w:val="00F95E88"/>
    <w:rsid w:val="00F95FEC"/>
    <w:rsid w:val="00F96C14"/>
    <w:rsid w:val="00F96D79"/>
    <w:rsid w:val="00F973FA"/>
    <w:rsid w:val="00F975AD"/>
    <w:rsid w:val="00F977BA"/>
    <w:rsid w:val="00F978E5"/>
    <w:rsid w:val="00FA1198"/>
    <w:rsid w:val="00FA185B"/>
    <w:rsid w:val="00FA1CD2"/>
    <w:rsid w:val="00FA2CE6"/>
    <w:rsid w:val="00FA44E7"/>
    <w:rsid w:val="00FA4510"/>
    <w:rsid w:val="00FA4716"/>
    <w:rsid w:val="00FA4755"/>
    <w:rsid w:val="00FA4803"/>
    <w:rsid w:val="00FA5034"/>
    <w:rsid w:val="00FA5C61"/>
    <w:rsid w:val="00FA63D9"/>
    <w:rsid w:val="00FA66CD"/>
    <w:rsid w:val="00FB1FBB"/>
    <w:rsid w:val="00FB2237"/>
    <w:rsid w:val="00FB3E29"/>
    <w:rsid w:val="00FB44DE"/>
    <w:rsid w:val="00FB4EAB"/>
    <w:rsid w:val="00FB5A71"/>
    <w:rsid w:val="00FC117F"/>
    <w:rsid w:val="00FC149D"/>
    <w:rsid w:val="00FC14F7"/>
    <w:rsid w:val="00FC1638"/>
    <w:rsid w:val="00FC22D6"/>
    <w:rsid w:val="00FC24DD"/>
    <w:rsid w:val="00FC3E02"/>
    <w:rsid w:val="00FC3ED4"/>
    <w:rsid w:val="00FC4504"/>
    <w:rsid w:val="00FC47DF"/>
    <w:rsid w:val="00FC49EF"/>
    <w:rsid w:val="00FC6176"/>
    <w:rsid w:val="00FC7812"/>
    <w:rsid w:val="00FD0C31"/>
    <w:rsid w:val="00FD18B7"/>
    <w:rsid w:val="00FD19DA"/>
    <w:rsid w:val="00FD462F"/>
    <w:rsid w:val="00FD615A"/>
    <w:rsid w:val="00FD6532"/>
    <w:rsid w:val="00FD6B4C"/>
    <w:rsid w:val="00FE0B7F"/>
    <w:rsid w:val="00FE0C64"/>
    <w:rsid w:val="00FE121A"/>
    <w:rsid w:val="00FE154D"/>
    <w:rsid w:val="00FE1603"/>
    <w:rsid w:val="00FE2C11"/>
    <w:rsid w:val="00FE38F3"/>
    <w:rsid w:val="00FE450D"/>
    <w:rsid w:val="00FE4F80"/>
    <w:rsid w:val="00FE57F8"/>
    <w:rsid w:val="00FE5AAB"/>
    <w:rsid w:val="00FE67D1"/>
    <w:rsid w:val="00FE7018"/>
    <w:rsid w:val="00FE74F1"/>
    <w:rsid w:val="00FF0FFD"/>
    <w:rsid w:val="00FF1A50"/>
    <w:rsid w:val="00FF2872"/>
    <w:rsid w:val="00FF2E7E"/>
    <w:rsid w:val="00FF589E"/>
    <w:rsid w:val="00FF5BF7"/>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visual.cs.utsa.edu/software/hedtools/hedtools-1.0.0/hedtools-examples-data/view"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visual.cs.utsa.edu/software/hedtools/hedtools-1.0.0/hedtools-unit-test-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469D3-AFD5-436D-8D1B-D036580D1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7</TotalTime>
  <Pages>46</Pages>
  <Words>10639</Words>
  <Characters>6064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eremy Cockfield</cp:lastModifiedBy>
  <cp:revision>784</cp:revision>
  <cp:lastPrinted>2016-10-31T18:00:00Z</cp:lastPrinted>
  <dcterms:created xsi:type="dcterms:W3CDTF">2016-06-08T12:26:00Z</dcterms:created>
  <dcterms:modified xsi:type="dcterms:W3CDTF">2016-10-3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